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E06B10" w14:textId="77777777" w:rsidR="004A3628" w:rsidRPr="00D1628D" w:rsidRDefault="004A3628" w:rsidP="002F2CED">
      <w:pPr>
        <w:rPr>
          <w:rFonts w:ascii="Arial" w:hAnsi="Arial" w:cs="Arial"/>
          <w:sz w:val="22"/>
          <w:szCs w:val="22"/>
        </w:rPr>
      </w:pPr>
    </w:p>
    <w:tbl>
      <w:tblPr>
        <w:tblStyle w:val="TableGrid"/>
        <w:tblW w:w="8640" w:type="dxa"/>
        <w:tblInd w:w="108" w:type="dxa"/>
        <w:tblLayout w:type="fixed"/>
        <w:tblLook w:val="01E0" w:firstRow="1" w:lastRow="1" w:firstColumn="1" w:lastColumn="1" w:noHBand="0" w:noVBand="0"/>
      </w:tblPr>
      <w:tblGrid>
        <w:gridCol w:w="8640"/>
      </w:tblGrid>
      <w:tr w:rsidR="004A3628" w:rsidRPr="00EB6ECC" w14:paraId="5E79EE7E" w14:textId="77777777" w:rsidTr="00D13086">
        <w:tc>
          <w:tcPr>
            <w:tcW w:w="8640" w:type="dxa"/>
            <w:shd w:val="clear" w:color="auto" w:fill="F2F2F2" w:themeFill="background1" w:themeFillShade="F2"/>
          </w:tcPr>
          <w:p w14:paraId="1F1B29E9" w14:textId="1E28EB53" w:rsidR="008B76B7" w:rsidRPr="00EB6ECC" w:rsidRDefault="00EB6ECC" w:rsidP="002F2CED">
            <w:pPr>
              <w:jc w:val="both"/>
              <w:rPr>
                <w:rFonts w:ascii="Arial" w:hAnsi="Arial" w:cs="Arial"/>
                <w:bCs/>
                <w:i/>
                <w:iCs/>
                <w:sz w:val="22"/>
                <w:szCs w:val="22"/>
              </w:rPr>
            </w:pPr>
            <w:r w:rsidRPr="00EB6ECC">
              <w:rPr>
                <w:rFonts w:ascii="Arial" w:hAnsi="Arial" w:cs="Arial"/>
                <w:bCs/>
                <w:i/>
                <w:iCs/>
                <w:sz w:val="22"/>
                <w:szCs w:val="22"/>
              </w:rPr>
              <w:t>Wānanga/Talanoa/Dialogue or Workshop</w:t>
            </w:r>
          </w:p>
          <w:p w14:paraId="577AC057" w14:textId="23345809" w:rsidR="004A3628" w:rsidRPr="00EB6ECC" w:rsidRDefault="008D3E19" w:rsidP="002F2CED">
            <w:pPr>
              <w:jc w:val="both"/>
              <w:rPr>
                <w:rFonts w:ascii="Arial" w:hAnsi="Arial" w:cs="Arial"/>
                <w:b/>
                <w:sz w:val="22"/>
                <w:szCs w:val="22"/>
              </w:rPr>
            </w:pPr>
            <w:r w:rsidRPr="00EB6ECC">
              <w:rPr>
                <w:rFonts w:ascii="Arial" w:hAnsi="Arial" w:cs="Arial"/>
                <w:b/>
                <w:color w:val="000000"/>
                <w:sz w:val="22"/>
                <w:szCs w:val="22"/>
              </w:rPr>
              <w:t xml:space="preserve">Heritage adaptation to climate change: the role of climate change literacy and the integration of diverse </w:t>
            </w:r>
            <w:proofErr w:type="gramStart"/>
            <w:r w:rsidRPr="00EB6ECC">
              <w:rPr>
                <w:rFonts w:ascii="Arial" w:hAnsi="Arial" w:cs="Arial"/>
                <w:b/>
                <w:color w:val="000000"/>
                <w:sz w:val="22"/>
                <w:szCs w:val="22"/>
              </w:rPr>
              <w:t>knowledges</w:t>
            </w:r>
            <w:proofErr w:type="gramEnd"/>
          </w:p>
          <w:p w14:paraId="1B31BF05" w14:textId="77777777" w:rsidR="004A3628" w:rsidRPr="00EB6ECC" w:rsidRDefault="004A3628" w:rsidP="002F2CED">
            <w:pPr>
              <w:jc w:val="both"/>
              <w:rPr>
                <w:rFonts w:ascii="Arial" w:hAnsi="Arial" w:cs="Arial"/>
                <w:b/>
                <w:sz w:val="22"/>
                <w:szCs w:val="22"/>
              </w:rPr>
            </w:pPr>
          </w:p>
        </w:tc>
      </w:tr>
      <w:tr w:rsidR="004A3628" w:rsidRPr="00D1628D" w14:paraId="1AD42B31" w14:textId="77777777" w:rsidTr="00D13086">
        <w:trPr>
          <w:trHeight w:val="1511"/>
        </w:trPr>
        <w:tc>
          <w:tcPr>
            <w:tcW w:w="8640" w:type="dxa"/>
          </w:tcPr>
          <w:p w14:paraId="5C809F91" w14:textId="70BC379B" w:rsidR="004A3628" w:rsidRPr="00D1628D" w:rsidRDefault="004A3628" w:rsidP="002F2CED">
            <w:pPr>
              <w:rPr>
                <w:rFonts w:ascii="Arial" w:hAnsi="Arial" w:cs="Arial"/>
                <w:b/>
                <w:sz w:val="22"/>
                <w:szCs w:val="22"/>
              </w:rPr>
            </w:pPr>
          </w:p>
          <w:p w14:paraId="727FC771" w14:textId="4729A25D" w:rsidR="004A3628" w:rsidRPr="00D1628D" w:rsidRDefault="004A3628" w:rsidP="002F2CED">
            <w:pPr>
              <w:jc w:val="both"/>
              <w:rPr>
                <w:rFonts w:ascii="Arial" w:hAnsi="Arial" w:cs="Arial"/>
                <w:bCs/>
                <w:sz w:val="22"/>
                <w:szCs w:val="22"/>
              </w:rPr>
            </w:pPr>
          </w:p>
          <w:p w14:paraId="7D73A907" w14:textId="30FE97F8" w:rsidR="008D3E19" w:rsidRDefault="008D3E19" w:rsidP="002F2CED">
            <w:pPr>
              <w:pStyle w:val="NormalWeb"/>
              <w:spacing w:before="0" w:beforeAutospacing="0" w:after="0" w:afterAutospacing="0"/>
              <w:ind w:left="100"/>
              <w:jc w:val="both"/>
              <w:rPr>
                <w:rFonts w:ascii="Arial" w:hAnsi="Arial" w:cs="Arial"/>
                <w:color w:val="000000"/>
                <w:sz w:val="22"/>
                <w:szCs w:val="22"/>
              </w:rPr>
            </w:pPr>
            <w:r w:rsidRPr="00D1628D">
              <w:rPr>
                <w:rFonts w:ascii="Arial" w:hAnsi="Arial" w:cs="Arial"/>
                <w:color w:val="000000"/>
                <w:sz w:val="22"/>
                <w:szCs w:val="22"/>
              </w:rPr>
              <w:t>This session invites case studies, reviews and systematic maps of adaptation options for heritage across diverse heritage types and climatic impact drivers.</w:t>
            </w:r>
          </w:p>
          <w:p w14:paraId="1C4120D6" w14:textId="77777777" w:rsidR="002F2CED" w:rsidRDefault="002F2CED" w:rsidP="002F2CED">
            <w:pPr>
              <w:pStyle w:val="NormalWeb"/>
              <w:spacing w:before="0" w:beforeAutospacing="0" w:after="0" w:afterAutospacing="0"/>
              <w:ind w:left="100"/>
              <w:jc w:val="both"/>
              <w:rPr>
                <w:rFonts w:ascii="Arial" w:hAnsi="Arial" w:cs="Arial"/>
                <w:color w:val="000000"/>
                <w:sz w:val="22"/>
                <w:szCs w:val="22"/>
              </w:rPr>
            </w:pPr>
          </w:p>
          <w:p w14:paraId="680B1B3C" w14:textId="0D20BDDE" w:rsidR="00806864" w:rsidRPr="00D1628D" w:rsidRDefault="002F2CED" w:rsidP="00806864">
            <w:pPr>
              <w:pStyle w:val="NormalWeb"/>
              <w:spacing w:before="0" w:beforeAutospacing="0" w:after="0" w:afterAutospacing="0"/>
              <w:ind w:left="100"/>
              <w:jc w:val="both"/>
              <w:rPr>
                <w:rFonts w:ascii="Arial" w:hAnsi="Arial" w:cs="Arial"/>
                <w:sz w:val="22"/>
                <w:szCs w:val="22"/>
              </w:rPr>
            </w:pPr>
            <w:r w:rsidRPr="002F2CED">
              <w:rPr>
                <w:rFonts w:ascii="Arial" w:hAnsi="Arial" w:cs="Arial"/>
                <w:sz w:val="22"/>
                <w:szCs w:val="22"/>
              </w:rPr>
              <w:t>Climate change is already impacting multiple types of heritage across all regions of the world</w:t>
            </w:r>
            <w:r>
              <w:rPr>
                <w:rFonts w:ascii="Arial" w:hAnsi="Arial" w:cs="Arial"/>
                <w:sz w:val="22"/>
                <w:szCs w:val="22"/>
              </w:rPr>
              <w:fldChar w:fldCharType="begin">
                <w:fldData xml:space="preserve">PEVuZE5vdGU+PENpdGU+PEF1dGhvcj5Wb3VzZG91a2FzPC9BdXRob3I+PFllYXI+MjAyMjwvWWVh
cj48UmVjTnVtPjEyMDk5PC9SZWNOdW0+PERpc3BsYXlUZXh0PjxzdHlsZSBmYWNlPSJzdXBlcnNj
cmlwdCI+MS0zPC9zdHlsZT48L0Rpc3BsYXlUZXh0PjxyZWNvcmQ+PHJlYy1udW1iZXI+MTIwOTk8
L3JlYy1udW1iZXI+PGZvcmVpZ24ta2V5cz48a2V5IGFwcD0iRU4iIGRiLWlkPSI1ZjkydGE5c2F0
d2Rkb2VmdHRoeDJ3dGt0NWZ3NTl0c3B6dnQiIHRpbWVzdGFtcD0iMTYwNTAxMDExNSIgZ3VpZD0i
NjEzY2U0MWEtZDdiYS00NjRkLTgyNzAtYWExNTY0NjE4OGE5Ij4xMjA5OTwva2V5PjwvZm9yZWln
bi1rZXlzPjxyZWYtdHlwZSBuYW1lPSJKb3VybmFsIEFydGljbGUiPjE3PC9yZWYtdHlwZT48Y29u
dHJpYnV0b3JzPjxhdXRob3JzPjxhdXRob3I+Vm91c2RvdWthcywgTWljaGFsaXMgSS48L2F1dGhv
cj48YXV0aG9yPkNsYXJrZSwgSm9hbm5lPC9hdXRob3I+PGF1dGhvcj5SYW5hc2luZ2hlLCBSb3No
YW5rYTwvYXV0aG9yPjxhdXRob3I+UmVpbWFubiwgTGVuYS48L2F1dGhvcj48YXV0aG9yPktoYWxh
ZiwgTmFkaWE8L2F1dGhvcj48YXV0aG9yPkR1b25nLCBUcmFuZyBNLjwvYXV0aG9yPjxhdXRob3I+
T3V3ZW5lZWwsIEJpcmdpdHQ8L2F1dGhvcj48YXV0aG9yPlNhYm91ciwgU2FsbWE8L2F1dGhvcj48
YXV0aG9yPklsZXMsIENhcmxleTwvYXV0aG9yPjxhdXRob3I+VHJpc29zLCBDaHJpc3RvcGhlciBI
LjwvYXV0aG9yPjxhdXRob3I+RmV5ZW4sIEwuPC9hdXRob3I+PGF1dGhvcj5NZW50YXNjaGksIExv
cmVuem88L2F1dGhvcj48YXV0aG9yPlNpbXBzb24sIE5pY2hvbGFzIFAuPC9hdXRob3I+PC9hdXRo
b3JzPjwvY29udHJpYnV0b3JzPjx0aXRsZXM+PHRpdGxlPkFmcmljYW4gSGVyaXRhZ2UgU2l0ZXMg
dGhyZWF0ZW5lZCBieSBjb2FzdGFsIGZsb29kaW5nIGFuZCBlcm9zaW9uIGFzIHNlYS1sZXZlbCBy
aXNlIGFjY2VsZXJhdGVzPC90aXRsZT48c2Vjb25kYXJ5LXRpdGxlPjxzdHlsZSBmYWNlPSJpdGFs
aWMiIGZvbnQ9ImRlZmF1bHQiIHNpemU9IjEwMCUiPk5hdHVyZSBDbGltYXRlIENoYW5nZTwvc3R5
bGU+PC9zZWNvbmRhcnktdGl0bGU+PC90aXRsZXM+PHBlcmlvZGljYWw+PGZ1bGwtdGl0bGU+TmF0
dXJlIENsaW1hdGUgQ2hhbmdlPC9mdWxsLXRpdGxlPjwvcGVyaW9kaWNhbD48cGFnZXM+MjU2LTI2
MjwvcGFnZXM+PHZvbHVtZT4xMjwvdm9sdW1lPjxudW1iZXI+MzwvbnVtYmVyPjxzZWN0aW9uPjI1
Njwvc2VjdGlvbj48ZGF0ZXM+PHllYXI+MjAyMjwveWVhcj48L2RhdGVzPjxpc2JuPjE3NTgtNjc4
WCYjeEQ7MTc1OC02Nzk4PC9pc2JuPjx1cmxzPjwvdXJscz48ZWxlY3Ryb25pYy1yZXNvdXJjZS1u
dW0+aHR0cHM6Ly9kb2kub3JnLzEwLjEwMzgvczQxNTU4LTAyMi0wMTI4MC0xPC9lbGVjdHJvbmlj
LXJlc291cmNlLW51bT48L3JlY29yZD48L0NpdGU+PENpdGU+PEF1dGhvcj5SZWltYW5uPC9BdXRo
b3I+PFllYXI+MjAxODwvWWVhcj48UmVjTnVtPjEyMDk3PC9SZWNOdW0+PHJlY29yZD48cmVjLW51
bWJlcj4xMjA5NzwvcmVjLW51bWJlcj48Zm9yZWlnbi1rZXlzPjxrZXkgYXBwPSJFTiIgZGItaWQ9
IjVmOTJ0YTlzYXR3ZGRvZWZ0dGh4Mnd0a3Q1Znc1OXRzcHp2dCIgdGltZXN0YW1wPSIxNjA1MDEw
MTE1IiBndWlkPSJlNzJhYTU1Yy1jMjkyLTQ3YzUtOWI0NS04MDIyOTM5ZjI2NjMiPjEyMDk3PC9r
ZXk+PC9mb3JlaWduLWtleXM+PHJlZi10eXBlIG5hbWU9IkpvdXJuYWwgQXJ0aWNsZSI+MTc8L3Jl
Zi10eXBlPjxjb250cmlidXRvcnM+PGF1dGhvcnM+PGF1dGhvcj5SZWltYW5uLCBMZW5hPC9hdXRo
b3I+PGF1dGhvcj5WYWZlaWRpcywgQXRoYW5hc2lvcyBULjwvYXV0aG9yPjxhdXRob3I+QnJvd24s
IFNhbGx5PC9hdXRob3I+PGF1dGhvcj5IaW5rZWwsIEpvY2hlbjwvYXV0aG9yPjxhdXRob3I+VG9s
LCBSaWNoYXJkIFMuSi48L2F1dGhvcj48L2F1dGhvcnM+PC9jb250cmlidXRvcnM+PGF1dGgtYWRk
cmVzcz5EZXBhcnRtZW50IG9mIEdlb2dyYXBoeSwgS2llbCBVbml2ZXJzaXR5LCBMdWRld2lnLU1l
eW4tU3RyYXNzZSAxNCwgMjQxMTgsIEtpZWwsIEdlcm1hbnkuIHJlaW1hbm5AZ2VvZ3JhcGhpZS51
bmkta2llbC5kZS4mI3hEO0RlcGFydG1lbnQgb2YgR2VvZ3JhcGh5LCBLaWVsIFVuaXZlcnNpdHks
IEx1ZGV3aWctTWV5bi1TdHJhc3NlIDE0LCAyNDExOCwgS2llbCwgR2VybWFueS4mI3hEO0ZhY3Vs
dHkgb2YgUGh5c2ljYWwgU2NpZW5jZXMsIFVuaXZlcnNpdHkgb2YgU291dGhhbXB0b24sIFVuaXZl
cnNpdHkgUm9hZCwgSGlnaGZpZWxkLCBTb3V0aGFtcHRvbiwgU08xNyAxQkosIFVLLiYjeEQ7RGVw
YXJ0bWVudCBvZiBMaWZlIGFuZCBFbnZpcm9ubWVudGFsIFNjaWVuY2VzLCBGYWN1bHR5IG9mIFNj
aWVuY2UgYW5kIFRlY2hub2xvZ3ksIEJvdXJuZW1vdXRoIFVuaXZlcnNpdHksIEZlcm4gQmFycm93
LCBQb29sZSwgRG9yc2V0LCBCSDEyIDVCQiwgVUsuJiN4RDtHbG9iYWwgQ2xpbWF0ZSBGb3J1bSBl
LlYuIChHQ0YpLCBOZXVlIFByb21lbmFkZSA2LCAxMDE3OCwgQmVybGluLCBHZXJtYW55LiYjeEQ7
RGVwYXJ0bWVudCBvZiBFY29ub21pY3MsIFVuaXZlcnNpdHkgb2YgU3Vzc2V4LCBGYWxtZXIgQ2Ft
cHVzLCBCcmlnaHRvbiwgQk4xIDlTTCwgVUsuPC9hdXRoLWFkZHJlc3M+PHRpdGxlcz48dGl0bGU+
TWVkaXRlcnJhbmVhbiBVTkVTQ08gV29ybGQgSGVyaXRhZ2UgYXQgcmlzayBmcm9tIGNvYXN0YWwg
Zmxvb2RpbmcgYW5kIGVyb3Npb24gZHVlIHRvIHNlYS1sZXZlbCByaXNlPC90aXRsZT48c2Vjb25k
YXJ5LXRpdGxlPk5hdHVyZSBDb21tdW5pY2F0aW9uczwvc2Vjb25kYXJ5LXRpdGxlPjwvdGl0bGVz
PjxwZXJpb2RpY2FsPjxmdWxsLXRpdGxlPk5hdHVyZSBDb21tdW5pY2F0aW9uczwvZnVsbC10aXRs
ZT48L3BlcmlvZGljYWw+PHZvbHVtZT45PC92b2x1bWU+PG51bWJlcj4xPC9udW1iZXI+PGVkaXRp
b24+MjAxOC8xMC8xODwvZWRpdGlvbj48c2VjdGlvbj40MTYxPC9zZWN0aW9uPjxkYXRlcz48eWVh
cj4yMDE4PC95ZWFyPjxwdWItZGF0ZXM+PGRhdGU+T2N0IDE2PC9kYXRlPjwvcHViLWRhdGVzPjwv
ZGF0ZXM+PHB1Ymxpc2hlcj5TcHJpbmdlciBVUzwvcHVibGlzaGVyPjxpc2JuPjIwNDEtMTcyMyAo
RWxlY3Ryb25pYykmI3hEOzIwNDEtMTcyMyAoTGlua2luZyk8L2lzYm4+PGFjY2Vzc2lvbi1udW0+
MzAzMjc0NTk8L2FjY2Vzc2lvbi1udW0+PHVybHM+PHJlbGF0ZWQtdXJscz48dXJsPmh0dHBzOi8v
ZG9pLm9yZy8xMC4xMDM4L3M0MTQ2Ny0wMTgtMDY2NDUtOTwvdXJsPjwvcmVsYXRlZC11cmxzPjwv
dXJscz48Y3VzdG9tMj5QTUM2MTkxNDMzPC9jdXN0b20yPjxlbGVjdHJvbmljLXJlc291cmNlLW51
bT4xMC4xMDM4L3M0MTQ2Ny0wMTgtMDY2NDUtOTwvZWxlY3Ryb25pYy1yZXNvdXJjZS1udW0+PC9y
ZWNvcmQ+PC9DaXRlPjxDaXRlPjxBdXRob3I+TmljdTwvQXV0aG9yPjxZZWFyPjIwMjM8L1llYXI+
PFJlY051bT4xNTY4NDwvUmVjTnVtPjxyZWNvcmQ+PHJlYy1udW1iZXI+MTU2ODQ8L3JlYy1udW1i
ZXI+PGZvcmVpZ24ta2V5cz48a2V5IGFwcD0iRU4iIGRiLWlkPSI1ZjkydGE5c2F0d2Rkb2VmdHRo
eDJ3dGt0NWZ3NTl0c3B6dnQiIHRpbWVzdGFtcD0iMTcwODQzMjQwOSIgZ3VpZD0iZjMwNzUyN2Et
MzI5MC00NWY0LWJlYjgtMmQzNzI3NmYzNjg3Ij4xNTY4NDwva2V5PjwvZm9yZWlnbi1rZXlzPjxy
ZWYtdHlwZSBuYW1lPSJKb3VybmFsIEFydGljbGUiPjE3PC9yZWYtdHlwZT48Y29udHJpYnV0b3Jz
PjxhdXRob3JzPjxhdXRob3I+TmljdSwgSW9udXQgQ3Jpc3RpPC9hdXRob3I+PGF1dGhvcj5GYXRv
cmnEhywgU2FuZHJhPC9hdXRob3I+PC9hdXRob3JzPjwvY29udHJpYnV0b3JzPjx0aXRsZXM+PHRp
dGxlPkNsaW1hdGUgY2hhbmdlIGltcGFjdHMgb24gaW1tb3ZhYmxlIGN1bHR1cmFsIGhlcml0YWdl
IGluIHBvbGFyIHJlZ2lvbnM6IEEgc3lzdGVtYXRpYyBiaWJsaW9tZXRyaWMgcmV2aWV3PC90aXRs
ZT48c2Vjb25kYXJ5LXRpdGxlPldJUkVzIENsaW1hdGUgQ2hhbmdlPC9zZWNvbmRhcnktdGl0bGU+
PC90aXRsZXM+PHBlcmlvZGljYWw+PGZ1bGwtdGl0bGU+V0lSRXMgQ2xpbWF0ZSBDaGFuZ2U8L2Z1
bGwtdGl0bGU+PC9wZXJpb2RpY2FsPjxwYWdlcz5lODIyPC9wYWdlcz48dm9sdW1lPjE0PC92b2x1
bWU+PG51bWJlcj4zPC9udW1iZXI+PGRhdGVzPjx5ZWFyPjIwMjM8L3llYXI+PC9kYXRlcz48aXNi
bj4xNzU3LTc3ODA8L2lzYm4+PHVybHM+PHJlbGF0ZWQtdXJscz48dXJsPmh0dHBzOi8vd2lyZXMu
b25saW5lbGlicmFyeS53aWxleS5jb20vZG9pL2Ficy8xMC4xMDAyL3djYy44MjI8L3VybD48L3Jl
bGF0ZWQtdXJscz48L3VybHM+PGVsZWN0cm9uaWMtcmVzb3VyY2UtbnVtPmh0dHBzOi8vZG9pLm9y
Zy8xMC4xMDAyL3djYy44MjI8L2VsZWN0cm9uaWMtcmVzb3VyY2UtbnVt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b3VzZG91a2FzPC9BdXRob3I+PFllYXI+MjAyMjwvWWVh
cj48UmVjTnVtPjEyMDk5PC9SZWNOdW0+PERpc3BsYXlUZXh0PjxzdHlsZSBmYWNlPSJzdXBlcnNj
cmlwdCI+MS0zPC9zdHlsZT48L0Rpc3BsYXlUZXh0PjxyZWNvcmQ+PHJlYy1udW1iZXI+MTIwOTk8
L3JlYy1udW1iZXI+PGZvcmVpZ24ta2V5cz48a2V5IGFwcD0iRU4iIGRiLWlkPSI1ZjkydGE5c2F0
d2Rkb2VmdHRoeDJ3dGt0NWZ3NTl0c3B6dnQiIHRpbWVzdGFtcD0iMTYwNTAxMDExNSIgZ3VpZD0i
NjEzY2U0MWEtZDdiYS00NjRkLTgyNzAtYWExNTY0NjE4OGE5Ij4xMjA5OTwva2V5PjwvZm9yZWln
bi1rZXlzPjxyZWYtdHlwZSBuYW1lPSJKb3VybmFsIEFydGljbGUiPjE3PC9yZWYtdHlwZT48Y29u
dHJpYnV0b3JzPjxhdXRob3JzPjxhdXRob3I+Vm91c2RvdWthcywgTWljaGFsaXMgSS48L2F1dGhv
cj48YXV0aG9yPkNsYXJrZSwgSm9hbm5lPC9hdXRob3I+PGF1dGhvcj5SYW5hc2luZ2hlLCBSb3No
YW5rYTwvYXV0aG9yPjxhdXRob3I+UmVpbWFubiwgTGVuYS48L2F1dGhvcj48YXV0aG9yPktoYWxh
ZiwgTmFkaWE8L2F1dGhvcj48YXV0aG9yPkR1b25nLCBUcmFuZyBNLjwvYXV0aG9yPjxhdXRob3I+
T3V3ZW5lZWwsIEJpcmdpdHQ8L2F1dGhvcj48YXV0aG9yPlNhYm91ciwgU2FsbWE8L2F1dGhvcj48
YXV0aG9yPklsZXMsIENhcmxleTwvYXV0aG9yPjxhdXRob3I+VHJpc29zLCBDaHJpc3RvcGhlciBI
LjwvYXV0aG9yPjxhdXRob3I+RmV5ZW4sIEwuPC9hdXRob3I+PGF1dGhvcj5NZW50YXNjaGksIExv
cmVuem88L2F1dGhvcj48YXV0aG9yPlNpbXBzb24sIE5pY2hvbGFzIFAuPC9hdXRob3I+PC9hdXRo
b3JzPjwvY29udHJpYnV0b3JzPjx0aXRsZXM+PHRpdGxlPkFmcmljYW4gSGVyaXRhZ2UgU2l0ZXMg
dGhyZWF0ZW5lZCBieSBjb2FzdGFsIGZsb29kaW5nIGFuZCBlcm9zaW9uIGFzIHNlYS1sZXZlbCBy
aXNlIGFjY2VsZXJhdGVzPC90aXRsZT48c2Vjb25kYXJ5LXRpdGxlPjxzdHlsZSBmYWNlPSJpdGFs
aWMiIGZvbnQ9ImRlZmF1bHQiIHNpemU9IjEwMCUiPk5hdHVyZSBDbGltYXRlIENoYW5nZTwvc3R5
bGU+PC9zZWNvbmRhcnktdGl0bGU+PC90aXRsZXM+PHBlcmlvZGljYWw+PGZ1bGwtdGl0bGU+TmF0
dXJlIENsaW1hdGUgQ2hhbmdlPC9mdWxsLXRpdGxlPjwvcGVyaW9kaWNhbD48cGFnZXM+MjU2LTI2
MjwvcGFnZXM+PHZvbHVtZT4xMjwvdm9sdW1lPjxudW1iZXI+MzwvbnVtYmVyPjxzZWN0aW9uPjI1
Njwvc2VjdGlvbj48ZGF0ZXM+PHllYXI+MjAyMjwveWVhcj48L2RhdGVzPjxpc2JuPjE3NTgtNjc4
WCYjeEQ7MTc1OC02Nzk4PC9pc2JuPjx1cmxzPjwvdXJscz48ZWxlY3Ryb25pYy1yZXNvdXJjZS1u
dW0+aHR0cHM6Ly9kb2kub3JnLzEwLjEwMzgvczQxNTU4LTAyMi0wMTI4MC0xPC9lbGVjdHJvbmlj
LXJlc291cmNlLW51bT48L3JlY29yZD48L0NpdGU+PENpdGU+PEF1dGhvcj5SZWltYW5uPC9BdXRo
b3I+PFllYXI+MjAxODwvWWVhcj48UmVjTnVtPjEyMDk3PC9SZWNOdW0+PHJlY29yZD48cmVjLW51
bWJlcj4xMjA5NzwvcmVjLW51bWJlcj48Zm9yZWlnbi1rZXlzPjxrZXkgYXBwPSJFTiIgZGItaWQ9
IjVmOTJ0YTlzYXR3ZGRvZWZ0dGh4Mnd0a3Q1Znc1OXRzcHp2dCIgdGltZXN0YW1wPSIxNjA1MDEw
MTE1IiBndWlkPSJlNzJhYTU1Yy1jMjkyLTQ3YzUtOWI0NS04MDIyOTM5ZjI2NjMiPjEyMDk3PC9r
ZXk+PC9mb3JlaWduLWtleXM+PHJlZi10eXBlIG5hbWU9IkpvdXJuYWwgQXJ0aWNsZSI+MTc8L3Jl
Zi10eXBlPjxjb250cmlidXRvcnM+PGF1dGhvcnM+PGF1dGhvcj5SZWltYW5uLCBMZW5hPC9hdXRo
b3I+PGF1dGhvcj5WYWZlaWRpcywgQXRoYW5hc2lvcyBULjwvYXV0aG9yPjxhdXRob3I+QnJvd24s
IFNhbGx5PC9hdXRob3I+PGF1dGhvcj5IaW5rZWwsIEpvY2hlbjwvYXV0aG9yPjxhdXRob3I+VG9s
LCBSaWNoYXJkIFMuSi48L2F1dGhvcj48L2F1dGhvcnM+PC9jb250cmlidXRvcnM+PGF1dGgtYWRk
cmVzcz5EZXBhcnRtZW50IG9mIEdlb2dyYXBoeSwgS2llbCBVbml2ZXJzaXR5LCBMdWRld2lnLU1l
eW4tU3RyYXNzZSAxNCwgMjQxMTgsIEtpZWwsIEdlcm1hbnkuIHJlaW1hbm5AZ2VvZ3JhcGhpZS51
bmkta2llbC5kZS4mI3hEO0RlcGFydG1lbnQgb2YgR2VvZ3JhcGh5LCBLaWVsIFVuaXZlcnNpdHks
IEx1ZGV3aWctTWV5bi1TdHJhc3NlIDE0LCAyNDExOCwgS2llbCwgR2VybWFueS4mI3hEO0ZhY3Vs
dHkgb2YgUGh5c2ljYWwgU2NpZW5jZXMsIFVuaXZlcnNpdHkgb2YgU291dGhhbXB0b24sIFVuaXZl
cnNpdHkgUm9hZCwgSGlnaGZpZWxkLCBTb3V0aGFtcHRvbiwgU08xNyAxQkosIFVLLiYjeEQ7RGVw
YXJ0bWVudCBvZiBMaWZlIGFuZCBFbnZpcm9ubWVudGFsIFNjaWVuY2VzLCBGYWN1bHR5IG9mIFNj
aWVuY2UgYW5kIFRlY2hub2xvZ3ksIEJvdXJuZW1vdXRoIFVuaXZlcnNpdHksIEZlcm4gQmFycm93
LCBQb29sZSwgRG9yc2V0LCBCSDEyIDVCQiwgVUsuJiN4RDtHbG9iYWwgQ2xpbWF0ZSBGb3J1bSBl
LlYuIChHQ0YpLCBOZXVlIFByb21lbmFkZSA2LCAxMDE3OCwgQmVybGluLCBHZXJtYW55LiYjeEQ7
RGVwYXJ0bWVudCBvZiBFY29ub21pY3MsIFVuaXZlcnNpdHkgb2YgU3Vzc2V4LCBGYWxtZXIgQ2Ft
cHVzLCBCcmlnaHRvbiwgQk4xIDlTTCwgVUsuPC9hdXRoLWFkZHJlc3M+PHRpdGxlcz48dGl0bGU+
TWVkaXRlcnJhbmVhbiBVTkVTQ08gV29ybGQgSGVyaXRhZ2UgYXQgcmlzayBmcm9tIGNvYXN0YWwg
Zmxvb2RpbmcgYW5kIGVyb3Npb24gZHVlIHRvIHNlYS1sZXZlbCByaXNlPC90aXRsZT48c2Vjb25k
YXJ5LXRpdGxlPk5hdHVyZSBDb21tdW5pY2F0aW9uczwvc2Vjb25kYXJ5LXRpdGxlPjwvdGl0bGVz
PjxwZXJpb2RpY2FsPjxmdWxsLXRpdGxlPk5hdHVyZSBDb21tdW5pY2F0aW9uczwvZnVsbC10aXRs
ZT48L3BlcmlvZGljYWw+PHZvbHVtZT45PC92b2x1bWU+PG51bWJlcj4xPC9udW1iZXI+PGVkaXRp
b24+MjAxOC8xMC8xODwvZWRpdGlvbj48c2VjdGlvbj40MTYxPC9zZWN0aW9uPjxkYXRlcz48eWVh
cj4yMDE4PC95ZWFyPjxwdWItZGF0ZXM+PGRhdGU+T2N0IDE2PC9kYXRlPjwvcHViLWRhdGVzPjwv
ZGF0ZXM+PHB1Ymxpc2hlcj5TcHJpbmdlciBVUzwvcHVibGlzaGVyPjxpc2JuPjIwNDEtMTcyMyAo
RWxlY3Ryb25pYykmI3hEOzIwNDEtMTcyMyAoTGlua2luZyk8L2lzYm4+PGFjY2Vzc2lvbi1udW0+
MzAzMjc0NTk8L2FjY2Vzc2lvbi1udW0+PHVybHM+PHJlbGF0ZWQtdXJscz48dXJsPmh0dHBzOi8v
ZG9pLm9yZy8xMC4xMDM4L3M0MTQ2Ny0wMTgtMDY2NDUtOTwvdXJsPjwvcmVsYXRlZC11cmxzPjwv
dXJscz48Y3VzdG9tMj5QTUM2MTkxNDMzPC9jdXN0b20yPjxlbGVjdHJvbmljLXJlc291cmNlLW51
bT4xMC4xMDM4L3M0MTQ2Ny0wMTgtMDY2NDUtOTwvZWxlY3Ryb25pYy1yZXNvdXJjZS1udW0+PC9y
ZWNvcmQ+PC9DaXRlPjxDaXRlPjxBdXRob3I+TmljdTwvQXV0aG9yPjxZZWFyPjIwMjM8L1llYXI+
PFJlY051bT4xNTY4NDwvUmVjTnVtPjxyZWNvcmQ+PHJlYy1udW1iZXI+MTU2ODQ8L3JlYy1udW1i
ZXI+PGZvcmVpZ24ta2V5cz48a2V5IGFwcD0iRU4iIGRiLWlkPSI1ZjkydGE5c2F0d2Rkb2VmdHRo
eDJ3dGt0NWZ3NTl0c3B6dnQiIHRpbWVzdGFtcD0iMTcwODQzMjQwOSIgZ3VpZD0iZjMwNzUyN2Et
MzI5MC00NWY0LWJlYjgtMmQzNzI3NmYzNjg3Ij4xNTY4NDwva2V5PjwvZm9yZWlnbi1rZXlzPjxy
ZWYtdHlwZSBuYW1lPSJKb3VybmFsIEFydGljbGUiPjE3PC9yZWYtdHlwZT48Y29udHJpYnV0b3Jz
PjxhdXRob3JzPjxhdXRob3I+TmljdSwgSW9udXQgQ3Jpc3RpPC9hdXRob3I+PGF1dGhvcj5GYXRv
cmnEhywgU2FuZHJhPC9hdXRob3I+PC9hdXRob3JzPjwvY29udHJpYnV0b3JzPjx0aXRsZXM+PHRp
dGxlPkNsaW1hdGUgY2hhbmdlIGltcGFjdHMgb24gaW1tb3ZhYmxlIGN1bHR1cmFsIGhlcml0YWdl
IGluIHBvbGFyIHJlZ2lvbnM6IEEgc3lzdGVtYXRpYyBiaWJsaW9tZXRyaWMgcmV2aWV3PC90aXRs
ZT48c2Vjb25kYXJ5LXRpdGxlPldJUkVzIENsaW1hdGUgQ2hhbmdlPC9zZWNvbmRhcnktdGl0bGU+
PC90aXRsZXM+PHBlcmlvZGljYWw+PGZ1bGwtdGl0bGU+V0lSRXMgQ2xpbWF0ZSBDaGFuZ2U8L2Z1
bGwtdGl0bGU+PC9wZXJpb2RpY2FsPjxwYWdlcz5lODIyPC9wYWdlcz48dm9sdW1lPjE0PC92b2x1
bWU+PG51bWJlcj4zPC9udW1iZXI+PGRhdGVzPjx5ZWFyPjIwMjM8L3llYXI+PC9kYXRlcz48aXNi
bj4xNzU3LTc3ODA8L2lzYm4+PHVybHM+PHJlbGF0ZWQtdXJscz48dXJsPmh0dHBzOi8vd2lyZXMu
b25saW5lbGlicmFyeS53aWxleS5jb20vZG9pL2Ficy8xMC4xMDAyL3djYy44MjI8L3VybD48L3Jl
bGF0ZWQtdXJscz48L3VybHM+PGVsZWN0cm9uaWMtcmVzb3VyY2UtbnVtPmh0dHBzOi8vZG9pLm9y
Zy8xMC4xMDAyL3djYy44MjI8L2VsZWN0cm9uaWMtcmVzb3VyY2UtbnVt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2F2CED">
              <w:rPr>
                <w:rFonts w:ascii="Arial" w:hAnsi="Arial" w:cs="Arial"/>
                <w:noProof/>
                <w:sz w:val="22"/>
                <w:szCs w:val="22"/>
                <w:vertAlign w:val="superscript"/>
              </w:rPr>
              <w:t>1-3</w:t>
            </w:r>
            <w:r>
              <w:rPr>
                <w:rFonts w:ascii="Arial" w:hAnsi="Arial" w:cs="Arial"/>
                <w:sz w:val="22"/>
                <w:szCs w:val="22"/>
              </w:rPr>
              <w:fldChar w:fldCharType="end"/>
            </w:r>
            <w:r>
              <w:rPr>
                <w:rFonts w:ascii="Arial" w:hAnsi="Arial" w:cs="Arial"/>
                <w:sz w:val="22"/>
                <w:szCs w:val="22"/>
              </w:rPr>
              <w:t xml:space="preserve">. </w:t>
            </w:r>
            <w:r w:rsidRPr="002F2CED">
              <w:rPr>
                <w:rFonts w:ascii="Arial" w:hAnsi="Arial" w:cs="Arial"/>
                <w:sz w:val="22"/>
                <w:szCs w:val="22"/>
              </w:rPr>
              <w:t>Future climate change poses increased risks to heritage globally, including losses and damages to</w:t>
            </w:r>
            <w:r>
              <w:rPr>
                <w:rFonts w:ascii="Arial" w:hAnsi="Arial" w:cs="Arial"/>
                <w:sz w:val="22"/>
                <w:szCs w:val="22"/>
              </w:rPr>
              <w:t xml:space="preserve"> </w:t>
            </w:r>
            <w:r w:rsidRPr="002F2CED">
              <w:rPr>
                <w:rFonts w:ascii="Arial" w:hAnsi="Arial" w:cs="Arial"/>
                <w:sz w:val="22"/>
                <w:szCs w:val="22"/>
              </w:rPr>
              <w:t>heritage of current and future generations and particularly severe impacts on the intangible cultural</w:t>
            </w:r>
            <w:r>
              <w:rPr>
                <w:rFonts w:ascii="Arial" w:hAnsi="Arial" w:cs="Arial"/>
                <w:sz w:val="22"/>
                <w:szCs w:val="22"/>
              </w:rPr>
              <w:t xml:space="preserve"> </w:t>
            </w:r>
            <w:r w:rsidRPr="002F2CED">
              <w:rPr>
                <w:rFonts w:ascii="Arial" w:hAnsi="Arial" w:cs="Arial"/>
                <w:sz w:val="22"/>
                <w:szCs w:val="22"/>
              </w:rPr>
              <w:t>heritage of Indigenous communities</w:t>
            </w:r>
            <w:r>
              <w:rPr>
                <w:rFonts w:ascii="Arial" w:hAnsi="Arial" w:cs="Arial"/>
                <w:sz w:val="22"/>
                <w:szCs w:val="22"/>
              </w:rPr>
              <w:fldChar w:fldCharType="begin">
                <w:fldData xml:space="preserve">PEVuZE5vdGU+PENpdGU+PEF1dGhvcj5TaW1wc29uPC9BdXRob3I+PFllYXI+MjAyMjwvWWVhcj48
UmVjTnVtPjE0NjAzPC9SZWNOdW0+PERpc3BsYXlUZXh0PjxzdHlsZSBmYWNlPSJzdXBlcnNjcmlw
dCI+NCw1PC9zdHlsZT48L0Rpc3BsYXlUZXh0PjxyZWNvcmQ+PHJlYy1udW1iZXI+MTQ2MDM8L3Jl
Yy1udW1iZXI+PGZvcmVpZ24ta2V5cz48a2V5IGFwcD0iRU4iIGRiLWlkPSI1ZjkydGE5c2F0d2Rk
b2VmdHRoeDJ3dGt0NWZ3NTl0c3B6dnQiIHRpbWVzdGFtcD0iMTY4NTM0ODMxOCIgZ3VpZD0iMzQ5
YzljMGItYTU0MC00NGM0LTgyZTUtZWQ4NjNhYjBhNjhiIj4xNDYwMzwva2V5PjwvZm9yZWlnbi1r
ZXlzPjxyZWYtdHlwZSBuYW1lPSJSZXBvcnQiPjI3PC9yZWYtdHlwZT48Y29udHJpYnV0b3JzPjxh
dXRob3JzPjxhdXRob3I+U2ltcHNvbiwgTmljaG9sYXMgUC4gPC9hdXRob3I+PGF1dGhvcj5PcnIs
IFNjb3R0IEFsbGFuPC9hdXRob3I+PGF1dGhvcj5TYWJvdXIsIFNhbG1hPC9hdXRob3I+PGF1dGhv
cj5DbGFya2UsIEpvYW5uZTwvYXV0aG9yPjxhdXRob3I+SXNoaXphd2EsIE1heWE8L2F1dGhvcj48
YXV0aG9yPkZlZW5lciwgUi4gTWljaGFlbDwvYXV0aG9yPjxhdXRob3I+QmFsbGFyZCwgQ2hyaXN0
b3BoZXI8L2F1dGhvcj48YXV0aG9yPk1hc2NhcmVuaGFzLCBQb29uYW0gVmVybWE8L2F1dGhvcj48
YXV0aG9yPlBpbmhvLCBQYXRyaWNpYTwvYXV0aG9yPjxhdXRob3I+Qm9zc29uLCBKZWFuLUJhcHRp
c3RlPC9hdXRob3I+PGF1dGhvcj5Nb3JyaXNvbiwgVGlmZmFueTwvYXV0aG9yPjxhdXRob3I+WnZv
Ym9nbywgTHVja3NvbiA8L2F1dGhvcj48L2F1dGhvcnM+PHRlcnRpYXJ5LWF1dGhvcnM+PGF1dGhv
cj5JQ09NT1M8L2F1dGhvcj48L3RlcnRpYXJ5LWF1dGhvcnM+PHN1YnNpZGlhcnktYXV0aG9ycz48
YXV0aG9yPklDT01PUzwvYXV0aG9yPjwvc3Vic2lkaWFyeS1hdXRob3JzPjwvY29udHJpYnV0b3Jz
Pjx0aXRsZXM+PHRpdGxlPklDU00gQ0hDIFdoaXRlIFBhcGVyIElJOiBJbXBhY3RzLCB2dWxuZXJh
YmlsaXR5LCBhbmQgdW5kZXJzdGFuZGluZyByaXNrcyBvZiBjbGltYXRlIGNoYW5nZSBmb3IgY3Vs
dHVyZSBhbmQgaGVyaXRhZ2U8L3RpdGxlPjxzZWNvbmRhcnktdGl0bGU+SUNPTU9TIFdoaXRlIFBh
cGVycyBvbiBDbGltYXRlIENoYW5nZSBhbmQgSGVyaXRhZ2U8L3NlY29uZGFyeS10aXRsZT48L3Rp
dGxlcz48cGFnZXM+MTExPC9wYWdlcz48dm9sdW1lPjE8L3ZvbHVtZT48bnVtYmVyPjE8L251bWJl
cj48ZGF0ZXM+PHllYXI+MjAyMjwveWVhcj48L2RhdGVzPjxwdWItbG9jYXRpb24+Q2hhcmVudG9u
LWxlLVBvbnQsIEZyYW5jZSAmYW1wOyBQYXJpcywgRnJhbmNlPC9wdWItbG9jYXRpb24+PHB1Ymxp
c2hlcj5JQ09NT1M8L3B1Ymxpc2hlcj48aXNibj45NzgtMi05MTgwODYtNzItNzwvaXNibj48dXJs
cz48cmVsYXRlZC11cmxzPjx1cmw+aHR0cDovL29wZW5hcmNoaXZlLmljb21vcy5vcmcvaWQvZXBy
aW50LzI3MTgvPC91cmw+PC9yZWxhdGVkLXVybHM+PC91cmxzPjxjdXN0b20xPlBhcmlzLCBGcmFu
Y2U8L2N1c3RvbTE+PGN1c3RvbTI+MjAyMjwvY3VzdG9tMj48Y3VzdG9tMz5Db250cmlidXRpb24g
b2YgSW1wYWN0cyBHcm91cCBJSSB0byB0aGUgSW50ZXJuYXRpb25hbCBDby1TcG9uc29yZWQgTWVl
dGluZyBvbiBDdWx0dXJlLCBIZXJpdGFnZSBhbmQgQ2xpbWF0ZSBDaGFuZ2U8L2N1c3RvbTM+PC9y
ZWNvcmQ+PC9DaXRlPjxDaXRlPjxBdXRob3I+SVBDQzwvQXV0aG9yPjxZZWFyPjIwMjI8L1llYXI+
PFJlY051bT4xNDI4ODwvUmVjTnVtPjxyZWNvcmQ+PHJlYy1udW1iZXI+MTQyODg8L3JlYy1udW1i
ZXI+PGZvcmVpZ24ta2V5cz48a2V5IGFwcD0iRU4iIGRiLWlkPSI1ZjkydGE5c2F0d2Rkb2VmdHRo
eDJ3dGt0NWZ3NTl0c3B6dnQiIHRpbWVzdGFtcD0iMTY4NTM0ODMxMyIgZ3VpZD0iOWY0MWE5YTIt
MGExOC00ZTg2LTg3MjktNWRjOGIzYmYzOGM5Ij4xNDI4ODwva2V5PjwvZm9yZWlnbi1rZXlzPjxy
ZWYtdHlwZSBuYW1lPSJCb29rIj42PC9yZWYtdHlwZT48Y29udHJpYnV0b3JzPjxhdXRob3JzPjxh
dXRob3I+SVBDQzwvYXV0aG9yPjwvYXV0aG9ycz48c2Vjb25kYXJ5LWF1dGhvcnM+PGF1dGhvcj5Q
w7ZydG5lciwgSC4tTy4gPC9hdXRob3I+PGF1dGhvcj5Sb2JlcnRzLCBELkMuIDwvYXV0aG9yPjxh
dXRob3I+VGlnbm9yLCBNLiA8L2F1dGhvcj48YXV0aG9yPlBvbG9jemFuc2thLCBFLlMuIDwvYXV0
aG9yPjxhdXRob3I+TWludGVuYmVjaywgSy4gPC9hdXRob3I+PGF1dGhvcj5BbGVncsOtYSwgQS4g
PC9hdXRob3I+PGF1dGhvcj5DcmFpZywgTS4gPC9hdXRob3I+PGF1dGhvcj5MYW5nc2RvcmYsIFMu
IDwvYXV0aG9yPjxhdXRob3I+TMO2c2Noa2UsIFMuIDwvYXV0aG9yPjxhdXRob3I+TcO2bGxlciwg
Vi4gPC9hdXRob3I+PGF1dGhvcj5Pa2VtLCBBLiA8L2F1dGhvcj48YXV0aG9yPlJhbWEsIEIuPC9h
dXRob3I+PC9zZWNvbmRhcnktYXV0aG9ycz48L2NvbnRyaWJ1dG9ycz48dGl0bGVzPjx0aXRsZT5D
bGltYXRlIENoYW5nZSAyMDIyOiBJbXBhY3RzLCBBZGFwdGF0aW9uLCBhbmQgVnVsbmVyYWJpbGl0
eS4gQ29udHJpYnV0aW9uIG9mIFdvcmtpbmcgR3JvdXAgSUkgdG8gdGhlIFNpeHRoIEFzc2Vzc21l
bnQgUmVwb3J0IG9mIHRoZSBJbnRlcmdvdmVybm1lbnRhbCBQYW5lbCBvbiBDbGltYXRlIENoYW5n
ZTwvdGl0bGU+PC90aXRsZXM+PGRhdGVzPjx5ZWFyPjIwMjI8L3llYXI+PC9kYXRlcz48cHViLWxv
Y2F0aW9uPkNhbWJyaWRnZTwvcHViLWxvY2F0aW9uPjxwdWJsaXNoZXI+Q2FtYnJpZGdlIFVuaXZl
cnNpdHkgUHJlc3M8L3B1Ymxpc2hlcj48dXJscz48cmVsYXRlZC11cmxzPjx1cmw+aHR0cHM6Ly93
d3cuaXBjYy5jaC9yZXBvcnQvYXI2L3dnMi9kb3dubG9hZHMvcmVwb3J0L0lQQ0NfQVI2X1dHSUlf
RmluYWxEcmFmdF9GdWxsUmVwb3J0LnBkZjwvdXJsPjwvcmVsYXRlZC11cmxzPjwvdXJscz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W1wc29uPC9BdXRob3I+PFllYXI+MjAyMjwvWWVhcj48
UmVjTnVtPjE0NjAzPC9SZWNOdW0+PERpc3BsYXlUZXh0PjxzdHlsZSBmYWNlPSJzdXBlcnNjcmlw
dCI+NCw1PC9zdHlsZT48L0Rpc3BsYXlUZXh0PjxyZWNvcmQ+PHJlYy1udW1iZXI+MTQ2MDM8L3Jl
Yy1udW1iZXI+PGZvcmVpZ24ta2V5cz48a2V5IGFwcD0iRU4iIGRiLWlkPSI1ZjkydGE5c2F0d2Rk
b2VmdHRoeDJ3dGt0NWZ3NTl0c3B6dnQiIHRpbWVzdGFtcD0iMTY4NTM0ODMxOCIgZ3VpZD0iMzQ5
YzljMGItYTU0MC00NGM0LTgyZTUtZWQ4NjNhYjBhNjhiIj4xNDYwMzwva2V5PjwvZm9yZWlnbi1r
ZXlzPjxyZWYtdHlwZSBuYW1lPSJSZXBvcnQiPjI3PC9yZWYtdHlwZT48Y29udHJpYnV0b3JzPjxh
dXRob3JzPjxhdXRob3I+U2ltcHNvbiwgTmljaG9sYXMgUC4gPC9hdXRob3I+PGF1dGhvcj5PcnIs
IFNjb3R0IEFsbGFuPC9hdXRob3I+PGF1dGhvcj5TYWJvdXIsIFNhbG1hPC9hdXRob3I+PGF1dGhv
cj5DbGFya2UsIEpvYW5uZTwvYXV0aG9yPjxhdXRob3I+SXNoaXphd2EsIE1heWE8L2F1dGhvcj48
YXV0aG9yPkZlZW5lciwgUi4gTWljaGFlbDwvYXV0aG9yPjxhdXRob3I+QmFsbGFyZCwgQ2hyaXN0
b3BoZXI8L2F1dGhvcj48YXV0aG9yPk1hc2NhcmVuaGFzLCBQb29uYW0gVmVybWE8L2F1dGhvcj48
YXV0aG9yPlBpbmhvLCBQYXRyaWNpYTwvYXV0aG9yPjxhdXRob3I+Qm9zc29uLCBKZWFuLUJhcHRp
c3RlPC9hdXRob3I+PGF1dGhvcj5Nb3JyaXNvbiwgVGlmZmFueTwvYXV0aG9yPjxhdXRob3I+WnZv
Ym9nbywgTHVja3NvbiA8L2F1dGhvcj48L2F1dGhvcnM+PHRlcnRpYXJ5LWF1dGhvcnM+PGF1dGhv
cj5JQ09NT1M8L2F1dGhvcj48L3RlcnRpYXJ5LWF1dGhvcnM+PHN1YnNpZGlhcnktYXV0aG9ycz48
YXV0aG9yPklDT01PUzwvYXV0aG9yPjwvc3Vic2lkaWFyeS1hdXRob3JzPjwvY29udHJpYnV0b3Jz
Pjx0aXRsZXM+PHRpdGxlPklDU00gQ0hDIFdoaXRlIFBhcGVyIElJOiBJbXBhY3RzLCB2dWxuZXJh
YmlsaXR5LCBhbmQgdW5kZXJzdGFuZGluZyByaXNrcyBvZiBjbGltYXRlIGNoYW5nZSBmb3IgY3Vs
dHVyZSBhbmQgaGVyaXRhZ2U8L3RpdGxlPjxzZWNvbmRhcnktdGl0bGU+SUNPTU9TIFdoaXRlIFBh
cGVycyBvbiBDbGltYXRlIENoYW5nZSBhbmQgSGVyaXRhZ2U8L3NlY29uZGFyeS10aXRsZT48L3Rp
dGxlcz48cGFnZXM+MTExPC9wYWdlcz48dm9sdW1lPjE8L3ZvbHVtZT48bnVtYmVyPjE8L251bWJl
cj48ZGF0ZXM+PHllYXI+MjAyMjwveWVhcj48L2RhdGVzPjxwdWItbG9jYXRpb24+Q2hhcmVudG9u
LWxlLVBvbnQsIEZyYW5jZSAmYW1wOyBQYXJpcywgRnJhbmNlPC9wdWItbG9jYXRpb24+PHB1Ymxp
c2hlcj5JQ09NT1M8L3B1Ymxpc2hlcj48aXNibj45NzgtMi05MTgwODYtNzItNzwvaXNibj48dXJs
cz48cmVsYXRlZC11cmxzPjx1cmw+aHR0cDovL29wZW5hcmNoaXZlLmljb21vcy5vcmcvaWQvZXBy
aW50LzI3MTgvPC91cmw+PC9yZWxhdGVkLXVybHM+PC91cmxzPjxjdXN0b20xPlBhcmlzLCBGcmFu
Y2U8L2N1c3RvbTE+PGN1c3RvbTI+MjAyMjwvY3VzdG9tMj48Y3VzdG9tMz5Db250cmlidXRpb24g
b2YgSW1wYWN0cyBHcm91cCBJSSB0byB0aGUgSW50ZXJuYXRpb25hbCBDby1TcG9uc29yZWQgTWVl
dGluZyBvbiBDdWx0dXJlLCBIZXJpdGFnZSBhbmQgQ2xpbWF0ZSBDaGFuZ2U8L2N1c3RvbTM+PC9y
ZWNvcmQ+PC9DaXRlPjxDaXRlPjxBdXRob3I+SVBDQzwvQXV0aG9yPjxZZWFyPjIwMjI8L1llYXI+
PFJlY051bT4xNDI4ODwvUmVjTnVtPjxyZWNvcmQ+PHJlYy1udW1iZXI+MTQyODg8L3JlYy1udW1i
ZXI+PGZvcmVpZ24ta2V5cz48a2V5IGFwcD0iRU4iIGRiLWlkPSI1ZjkydGE5c2F0d2Rkb2VmdHRo
eDJ3dGt0NWZ3NTl0c3B6dnQiIHRpbWVzdGFtcD0iMTY4NTM0ODMxMyIgZ3VpZD0iOWY0MWE5YTIt
MGExOC00ZTg2LTg3MjktNWRjOGIzYmYzOGM5Ij4xNDI4ODwva2V5PjwvZm9yZWlnbi1rZXlzPjxy
ZWYtdHlwZSBuYW1lPSJCb29rIj42PC9yZWYtdHlwZT48Y29udHJpYnV0b3JzPjxhdXRob3JzPjxh
dXRob3I+SVBDQzwvYXV0aG9yPjwvYXV0aG9ycz48c2Vjb25kYXJ5LWF1dGhvcnM+PGF1dGhvcj5Q
w7ZydG5lciwgSC4tTy4gPC9hdXRob3I+PGF1dGhvcj5Sb2JlcnRzLCBELkMuIDwvYXV0aG9yPjxh
dXRob3I+VGlnbm9yLCBNLiA8L2F1dGhvcj48YXV0aG9yPlBvbG9jemFuc2thLCBFLlMuIDwvYXV0
aG9yPjxhdXRob3I+TWludGVuYmVjaywgSy4gPC9hdXRob3I+PGF1dGhvcj5BbGVncsOtYSwgQS4g
PC9hdXRob3I+PGF1dGhvcj5DcmFpZywgTS4gPC9hdXRob3I+PGF1dGhvcj5MYW5nc2RvcmYsIFMu
IDwvYXV0aG9yPjxhdXRob3I+TMO2c2Noa2UsIFMuIDwvYXV0aG9yPjxhdXRob3I+TcO2bGxlciwg
Vi4gPC9hdXRob3I+PGF1dGhvcj5Pa2VtLCBBLiA8L2F1dGhvcj48YXV0aG9yPlJhbWEsIEIuPC9h
dXRob3I+PC9zZWNvbmRhcnktYXV0aG9ycz48L2NvbnRyaWJ1dG9ycz48dGl0bGVzPjx0aXRsZT5D
bGltYXRlIENoYW5nZSAyMDIyOiBJbXBhY3RzLCBBZGFwdGF0aW9uLCBhbmQgVnVsbmVyYWJpbGl0
eS4gQ29udHJpYnV0aW9uIG9mIFdvcmtpbmcgR3JvdXAgSUkgdG8gdGhlIFNpeHRoIEFzc2Vzc21l
bnQgUmVwb3J0IG9mIHRoZSBJbnRlcmdvdmVybm1lbnRhbCBQYW5lbCBvbiBDbGltYXRlIENoYW5n
ZTwvdGl0bGU+PC90aXRsZXM+PGRhdGVzPjx5ZWFyPjIwMjI8L3llYXI+PC9kYXRlcz48cHViLWxv
Y2F0aW9uPkNhbWJyaWRnZTwvcHViLWxvY2F0aW9uPjxwdWJsaXNoZXI+Q2FtYnJpZGdlIFVuaXZl
cnNpdHkgUHJlc3M8L3B1Ymxpc2hlcj48dXJscz48cmVsYXRlZC11cmxzPjx1cmw+aHR0cHM6Ly93
d3cuaXBjYy5jaC9yZXBvcnQvYXI2L3dnMi9kb3dubG9hZHMvcmVwb3J0L0lQQ0NfQVI2X1dHSUlf
RmluYWxEcmFmdF9GdWxsUmVwb3J0LnBkZjwvdXJsPjwvcmVsYXRlZC11cmxzPjwvdXJscz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2F2CED">
              <w:rPr>
                <w:rFonts w:ascii="Arial" w:hAnsi="Arial" w:cs="Arial"/>
                <w:noProof/>
                <w:sz w:val="22"/>
                <w:szCs w:val="22"/>
                <w:vertAlign w:val="superscript"/>
              </w:rPr>
              <w:t>4,5</w:t>
            </w:r>
            <w:r>
              <w:rPr>
                <w:rFonts w:ascii="Arial" w:hAnsi="Arial" w:cs="Arial"/>
                <w:sz w:val="22"/>
                <w:szCs w:val="22"/>
              </w:rPr>
              <w:fldChar w:fldCharType="end"/>
            </w:r>
            <w:r w:rsidRPr="002F2CED">
              <w:rPr>
                <w:rFonts w:ascii="Arial" w:hAnsi="Arial" w:cs="Arial"/>
                <w:sz w:val="22"/>
                <w:szCs w:val="22"/>
              </w:rPr>
              <w:t>.</w:t>
            </w:r>
            <w:r>
              <w:rPr>
                <w:rFonts w:ascii="Arial" w:hAnsi="Arial" w:cs="Arial"/>
                <w:sz w:val="22"/>
                <w:szCs w:val="22"/>
              </w:rPr>
              <w:t xml:space="preserve"> </w:t>
            </w:r>
            <w:r w:rsidRPr="002F2CED">
              <w:rPr>
                <w:rFonts w:ascii="Arial" w:hAnsi="Arial" w:cs="Arial"/>
                <w:sz w:val="22"/>
                <w:szCs w:val="22"/>
              </w:rPr>
              <w:t>Heritage practice needs new approaches to avoid, reduce or manage climate change impacts and</w:t>
            </w:r>
            <w:r>
              <w:rPr>
                <w:rFonts w:ascii="Arial" w:hAnsi="Arial" w:cs="Arial"/>
                <w:sz w:val="22"/>
                <w:szCs w:val="22"/>
              </w:rPr>
              <w:t xml:space="preserve"> </w:t>
            </w:r>
            <w:r w:rsidRPr="002F2CED">
              <w:rPr>
                <w:rFonts w:ascii="Arial" w:hAnsi="Arial" w:cs="Arial"/>
                <w:sz w:val="22"/>
                <w:szCs w:val="22"/>
              </w:rPr>
              <w:t>extend adaptation options to diverse heritage contexts</w:t>
            </w:r>
            <w:r>
              <w:rPr>
                <w:rFonts w:ascii="Arial" w:hAnsi="Arial" w:cs="Arial"/>
                <w:sz w:val="22"/>
                <w:szCs w:val="22"/>
              </w:rPr>
              <w:fldChar w:fldCharType="begin">
                <w:fldData xml:space="preserve">PEVuZE5vdGU+PENpdGU+PEF1dGhvcj5TaW1wc29uPC9BdXRob3I+PFllYXI+MjAyNDwvWWVhcj48
UmVjTnVtPjE1OTM3PC9SZWNOdW0+PERpc3BsYXlUZXh0PjxzdHlsZSBmYWNlPSJzdXBlcnNjcmlw
dCI+Ni0xMDwvc3R5bGU+PC9EaXNwbGF5VGV4dD48cmVjb3JkPjxyZWMtbnVtYmVyPjE1OTM3PC9y
ZWMtbnVtYmVyPjxmb3JlaWduLWtleXM+PGtleSBhcHA9IkVOIiBkYi1pZD0iNWY5MnRhOXNhdHdk
ZG9lZnR0aHgyd3RrdDVmdzU5dHNwenZ0IiB0aW1lc3RhbXA9IjE3MjYwMzY1OTciIGd1aWQ9ImRl
OGFmYWRlLTdkNDctNDcwZS05OTZjLWExZDcxZDVmYWE4YSI+MTU5Mzc8L2tleT48L2ZvcmVpZ24t
a2V5cz48cmVmLXR5cGUgbmFtZT0iUmVwb3J0Ij4yNzwvcmVmLXR5cGU+PGNvbnRyaWJ1dG9ycz48
YXV0aG9ycz48YXV0aG9yPlNpbXBzb24sIE5pY2hvbGFzIFAuPC9hdXRob3I+PGF1dGhvcj5TYWJv
dXIsIFNhbG1hPC9hdXRob3I+PGF1dGhvcj5DbGFya2UsIEpvYW5uZTwvYXV0aG9yPjxhdXRob3I+
VGFuLCBFbGl6YWJldGg8L2F1dGhvcj48YXV0aG9yPldpbGtpbnNvbiwgRW1pbHk8L2F1dGhvcj48
YXV0aG9yPk9ybG92ZSwgQmVuPC9hdXRob3I+PC9hdXRob3JzPjx0ZXJ0aWFyeS1hdXRob3JzPjxh
dXRob3I+T0RJPC9hdXRob3I+PC90ZXJ0aWFyeS1hdXRob3JzPjwvY29udHJpYnV0b3JzPjx0aXRs
ZXM+PHRpdGxlPkhlcml0YWdlIGFkYXB0YXRpb24gdG8gY2xpbWF0ZSBjaGFuZ2U6IHJlZHVjaW5n
IHJpc2sgYW5kIGhhcm5lc3Npbmcgb3Bwb3J0dW5pdGllczwvdGl0bGU+PHNlY29uZGFyeS10aXRs
ZT5PREkgV29ya2luZyBQYXBlcjwvc2Vjb25kYXJ5LXRpdGxlPjwvdGl0bGVzPjxwYWdlcz4yOTwv
cGFnZXM+PGRhdGVzPjx5ZWFyPjIwMjQ8L3llYXI+PC9kYXRlcz48cHViLWxvY2F0aW9uPkxvbmRv
bjwvcHViLWxvY2F0aW9uPjxwdWJsaXNoZXI+T0RJPC9wdWJsaXNoZXI+PHVybHM+PC91cmxzPjwv
cmVjb3JkPjwvQ2l0ZT48Q2l0ZT48QXV0aG9yPlNpbXBzb248L0F1dGhvcj48WWVhcj4yMDIyPC9Z
ZWFyPjxSZWNOdW0+MTQ2MDA8L1JlY051bT48cmVjb3JkPjxyZWMtbnVtYmVyPjE0NjAwPC9yZWMt
bnVtYmVyPjxmb3JlaWduLWtleXM+PGtleSBhcHA9IkVOIiBkYi1pZD0iNWY5MnRhOXNhdHdkZG9l
ZnR0aHgyd3RrdDVmdzU5dHNwenZ0IiB0aW1lc3RhbXA9IjE2ODUzNDgzMTgiIGd1aWQ9IjBkMWNm
YjM4LTNmNjYtNDEyMS04ODFhLWVmMDlkNWMyZjVkNSI+MTQ2MDA8L2tleT48L2ZvcmVpZ24ta2V5
cz48cmVmLXR5cGUgbmFtZT0iSm91cm5hbCBBcnRpY2xlIj4xNzwvcmVmLXR5cGU+PGNvbnRyaWJ1
dG9ycz48YXV0aG9ycz48YXV0aG9yPlNpbXBzb24sIE5pY2hvbGFzIFAuPC9hdXRob3I+PGF1dGhv
cj5DbGFya2UsIEpvYW5uZTwvYXV0aG9yPjxhdXRob3I+T3JyLCBTY290dCBBbGxhbjwvYXV0aG9y
PjxhdXRob3I+Q3VuZGlsbCwgR2VvcmdpbmE8L2F1dGhvcj48YXV0aG9yPk9ybG92ZSwgQmVuPC9h
dXRob3I+PGF1dGhvcj5GYXRvcmnEhywgU2FuZHJhPC9hdXRob3I+PGF1dGhvcj5TYWJvdXIsIFNh
bG1hPC9hdXRob3I+PGF1dGhvcj5LaGFsYWYsIE5hZGlhPC9hdXRob3I+PGF1dGhvcj5Sb2NrbWFu
LCBNYXJjeTwvYXV0aG9yPjxhdXRob3I+UGluaG8sIFBhdHJpY2lhPC9hdXRob3I+PGF1dGhvcj5N
YWhhcmFqLCBTaG9iaGEgUy48L2F1dGhvcj48YXV0aG9yPk1hc2NhcmVuaGFzLCBQb29uYW0gVi48
L2F1dGhvcj48YXV0aG9yPlNoZXBoZXJkLCBOaWNrPC9hdXRob3I+PGF1dGhvcj5TaXRob2xlLCBQ
aW5kYWkgTS48L2F1dGhvcj48YXV0aG9yPk5nYXJ1aXlhLCBHcmFjZSBXYW1idWk8L2F1dGhvcj48
YXV0aG9yPlJvYmVydHMsIERlYnJhIEMuPC9hdXRob3I+PGF1dGhvcj5Ucmlzb3MsIENocmlzdG9w
aGVyIEguPC9hdXRob3I+PC9hdXRob3JzPjwvY29udHJpYnV0b3JzPjx0aXRsZXM+PHRpdGxlPkRl
Y29sb25pemluZyBjbGltYXRlIGNoYW5nZeKAk2hlcml0YWdlIHJlc2VhcmNoPC90aXRsZT48c2Vj
b25kYXJ5LXRpdGxlPk5hdHVyZSBDbGltYXRlIENoYW5nZTwvc2Vjb25kYXJ5LXRpdGxlPjwvdGl0
bGVzPjxwZXJpb2RpY2FsPjxmdWxsLXRpdGxlPk5hdHVyZSBDbGltYXRlIENoYW5nZTwvZnVsbC10
aXRsZT48L3BlcmlvZGljYWw+PHBhZ2VzPjIxMC0yMTM8L3BhZ2VzPjx2b2x1bWU+MTI8L3ZvbHVt
ZT48bnVtYmVyPjM8L251bWJlcj48c2VjdGlvbj4yMTA8L3NlY3Rpb24+PGRhdGVzPjx5ZWFyPjIw
MjI8L3llYXI+PHB1Yi1kYXRlcz48ZGF0ZT4yMDIyLzAzLzAxPC9kYXRlPjwvcHViLWRhdGVzPjwv
ZGF0ZXM+PGlzYm4+MTc1OC02Nzk4PC9pc2JuPjx1cmxzPjxyZWxhdGVkLXVybHM+PHVybD5odHRw
czovL2RvaS5vcmcvMTAuMTAzOC9zNDE1NTgtMDIyLTAxMjc5LTg8L3VybD48L3JlbGF0ZWQtdXJs
cz48L3VybHM+PGVsZWN0cm9uaWMtcmVzb3VyY2UtbnVtPjEwLjEwMzgvczQxNTU4LTAyMi0wMTI3
OS04PC9lbGVjdHJvbmljLXJlc291cmNlLW51bT48L3JlY29yZD48L0NpdGU+PENpdGU+PEF1dGhv
cj5DbGFya2U8L0F1dGhvcj48WWVhcj4yMDI1PC9ZZWFyPjxSZWNOdW0+MTYwNjk8L1JlY051bT48
cmVjb3JkPjxyZWMtbnVtYmVyPjE2MDY5PC9yZWMtbnVtYmVyPjxmb3JlaWduLWtleXM+PGtleSBh
cHA9IkVOIiBkYi1pZD0iNWY5MnRhOXNhdHdkZG9lZnR0aHgyd3RrdDVmdzU5dHNwenZ0IiB0aW1l
c3RhbXA9IjE3NDA3NDQyMTYiPjE2MDY5PC9rZXk+PC9mb3JlaWduLWtleXM+PHJlZi10eXBlIG5h
bWU9IkpvdXJuYWwgQXJ0aWNsZSI+MTc8L3JlZi10eXBlPjxjb250cmlidXRvcnM+PGF1dGhvcnM+
PGF1dGhvcj5DbGFya2UsIEpvYW5uZTwvYXV0aG9yPjxhdXRob3I+SGFvdXIsIEFubmU8L2F1dGhv
cj48YXV0aG9yPk1vcmVsLCBIYW5hPC9hdXRob3I+PGF1dGhvcj5Gb3JzdGVyLCBKb2hhbm5hPC9h
dXRob3I+PGF1dGhvcj5PcmxvdmUsIEJlbjwvYXV0aG9yPjxhdXRob3I+SG9sdG9yZiwgQ29ybmVs
aXVzPC9hdXRob3I+PGF1dGhvcj5IdXRjaGVzb24sIEFuZHk8L2F1dGhvcj48YXV0aG9yPkFkaW5v
cmt1b3IsIFZpY3RvcmlhIEFyeWVlPC9hdXRob3I+PGF1dGhvcj5CcnVubnNjaHdlaWxlciwgQ2hy
aXN0YTwvYXV0aG9yPjxhdXRob3I+QnJvb2tzLCBOaWNrPC9hdXRob3I+PGF1dGhvcj5XYWRlLCBT
YXJhaDwvYXV0aG9yPjxhdXRob3I+V2VsbGluZ3RvbiwgTmlpLUFkemlyaTwvYXV0aG9yPjxhdXRo
b3I+QWRkbywgS3dhc2kgQXBwZWFuaW5nPC9hdXRob3I+PGF1dGhvcj5TaW1wc29uLCBOaWNob2xh
cyBQLjwvYXV0aG9yPjwvYXV0aG9ycz48L2NvbnRyaWJ1dG9ycz48dGl0bGVzPjx0aXRsZT5DdXJh
dGluZyB0cmFuc2Zvcm1hdGlvbiBjYW4gc3RyZW5ndGhlbiBhZGFwdGF0aW9uIGFuZCBtaW5pbWl6
ZSBsb3NzZXMgYW5kIGRhbWFnZXM8L3RpdGxlPjxzZWNvbmRhcnktdGl0bGU+bnBqIENsaW1hdGUg
QWN0aW9uPC9zZWNvbmRhcnktdGl0bGU+PC90aXRsZXM+PHBlcmlvZGljYWw+PGZ1bGwtdGl0bGU+
bnBqIENsaW1hdGUgQWN0aW9uPC9mdWxsLXRpdGxlPjwvcGVyaW9kaWNhbD48cGFnZXM+NDwvcGFn
ZXM+PHZvbHVtZT40PC92b2x1bWU+PG51bWJlcj4xPC9udW1iZXI+PGRhdGVzPjx5ZWFyPjIwMjU8
L3llYXI+PHB1Yi1kYXRlcz48ZGF0ZT4yMDI1LzAxLzIzPC9kYXRlPjwvcHViLWRhdGVzPjwvZGF0
ZXM+PGlzYm4+MjczMS05ODE0PC9pc2JuPjx1cmxzPjxyZWxhdGVkLXVybHM+PHVybD5odHRwczov
L2RvaS5vcmcvMTAuMTAzOC9zNDQxNjgtMDI1LTAwMjEwLXo8L3VybD48L3JlbGF0ZWQtdXJscz48
L3VybHM+PGVsZWN0cm9uaWMtcmVzb3VyY2UtbnVtPjEwLjEwMzgvczQ0MTY4LTAyNS0wMDIxMC16
PC9lbGVjdHJvbmljLXJlc291cmNlLW51bT48L3JlY29yZD48L0NpdGU+PENpdGU+PEF1dGhvcj5I
b3RjaGtpc3M8L0F1dGhvcj48WWVhcj4yMDI0PC9ZZWFyPjxSZWNOdW0+MTU3ODY8L1JlY051bT48
cmVjb3JkPjxyZWMtbnVtYmVyPjE1Nzg2PC9yZWMtbnVtYmVyPjxmb3JlaWduLWtleXM+PGtleSBh
cHA9IkVOIiBkYi1pZD0iNWY5MnRhOXNhdHdkZG9lZnR0aHgyd3RrdDVmdzU5dHNwenZ0IiB0aW1l
c3RhbXA9IjE3MTU4NTQ4MTMiIGd1aWQ9ImJjMjliMGZmLWU5ZjUtNDVmYS04YzczLTc5MjBjN2Zi
MTIxNSI+MTU3ODY8L2tleT48L2ZvcmVpZ24ta2V5cz48cmVmLXR5cGUgbmFtZT0iSm91cm5hbCBB
cnRpY2xlIj4xNzwvcmVmLXR5cGU+PGNvbnRyaWJ1dG9ycz48YXV0aG9ycz48YXV0aG9yPkhvdGNo
a2lzcywgQ291cnRuZXk8L2F1dGhvcj48YXV0aG9yPlNlZWthbXAsIEVyaW48L2F1dGhvcj48L2F1
dGhvcnM+PC9jb250cmlidXRvcnM+PHRpdGxlcz48dGl0bGU+QSBTeXN0ZW1hdGljIExpdGVyYXR1
cmUgUmV2aWV3IG9uIENsaW1hdGUgQ2hhbmdlIEFkYXB0YXRpb24gUGxhbm5pbmcgZm9yIEFyY2hh
ZW9sb2dpY2FsIFNpdGUgTWFuYWdlbWVudCBhbmQgdGhlIFByZXZhbGVuY2Ugb2YgU3Rha2Vob2xk
ZXIgRW5nYWdlbWVudDwvdGl0bGU+PHNlY29uZGFyeS10aXRsZT5BbWVyaWNhbiBBbnRpcXVpdHk8
L3NlY29uZGFyeS10aXRsZT48L3RpdGxlcz48cGVyaW9kaWNhbD48ZnVsbC10aXRsZT5BbWVyaWNh
biBBbnRpcXVpdHk8L2Z1bGwtdGl0bGU+PC9wZXJpb2RpY2FsPjxwYWdlcz4zMDItMzE4PC9wYWdl
cz48dm9sdW1lPjg5PC92b2x1bWU+PG51bWJlcj4yPC9udW1iZXI+PGVkaXRpb24+MjAyNC8wNS8w
NzwvZWRpdGlvbj48a2V5d29yZHM+PGtleXdvcmQ+SW5kaWdlbm91cyBhbmQgVHJhZGl0aW9uYWwg
RWNvbG9naWNhbCBLbm93bGVkZ2UgKElURUspPC9rZXl3b3JkPjxrZXl3b3JkPmFyY2hhZW9sb2d5
PC9rZXl3b3JkPjxrZXl3b3JkPmFycXVlb2xvZ8OtYTwva2V5d29yZD48a2V5d29yZD5jYW1iaW8g
Y2xpbcOhdGljbzwva2V5d29yZD48a2V5d29yZD5jbGltYXRlIGNoYW5nZTwva2V5d29yZD48a2V5
d29yZD5jb25vY2ltaWVudG8gZWNvbMOzZ2ljbyB0cmFkaWNpb25hbCBlIGluZMOtZ2VuYSAoSVRF
Syk8L2tleXdvcmQ+PGtleXdvcmQ+Y3VsdHVyYWwgaGVyaXRhZ2U8L2tleXdvcmQ+PGtleXdvcmQ+
Z2VzdGnDs24gZGUgcmVjdXJzb3M8L2tleXdvcmQ+PGtleXdvcmQ+bGl0ZXJhdHVyZSByZXZpZXc8
L2tleXdvcmQ+PGtleXdvcmQ+cGF0cmltb25pbyBjdWx0dXJhbDwva2V5d29yZD48a2V5d29yZD5y
ZXNvdXJjZSBtYW5hZ2VtZW50PC9rZXl3b3JkPjxrZXl3b3JkPnJldmlzacOzbiBkZSBsaXRlcmF0
dXJlPC9rZXl3b3JkPjwva2V5d29yZHM+PGRhdGVzPjx5ZWFyPjIwMjQ8L3llYXI+PC9kYXRlcz48
cHVibGlzaGVyPkNhbWJyaWRnZSBVbml2ZXJzaXR5IFByZXNzPC9wdWJsaXNoZXI+PGlzYm4+MDAw
Mi03MzE2PC9pc2JuPjx1cmxzPjxyZWxhdGVkLXVybHM+PHVybD5odHRwczovL3d3dy5jYW1icmlk
Z2Uub3JnL2NvcmUvcHJvZHVjdC85RjA0MUMxRjY3MkMzRDRCNUM0Q0E2QkYzOUMyMEE1ODwvdXJs
PjwvcmVsYXRlZC11cmxzPjwvdXJscz48ZWxlY3Ryb25pYy1yZXNvdXJjZS1udW0+MTAuMTAxNy9h
YXEuMjAyMy45NzwvZWxlY3Ryb25pYy1yZXNvdXJjZS1udW0+PHJlbW90ZS1kYXRhYmFzZS1uYW1l
PkNhbWJyaWRnZSBDb3JlPC9yZW1vdGUtZGF0YWJhc2UtbmFtZT48cmVtb3RlLWRhdGFiYXNlLXBy
b3ZpZGVyPkNhbWJyaWRnZSBVbml2ZXJzaXR5IFByZXNzPC9yZW1vdGUtZGF0YWJhc2UtcHJvdmlk
ZXI+PC9yZWNvcmQ+PC9DaXRlPjxDaXRlPjxBdXRob3I+TGk8L0F1dGhvcj48WWVhcj4yMDIyPC9Z
ZWFyPjxSZWNOdW0+MTU3MzE8L1JlY051bT48cmVjb3JkPjxyZWMtbnVtYmVyPjE1NzMxPC9yZWMt
bnVtYmVyPjxmb3JlaWduLWtleXM+PGtleSBhcHA9IkVOIiBkYi1pZD0iNWY5MnRhOXNhdHdkZG9l
ZnR0aHgyd3RrdDVmdzU5dHNwenZ0IiB0aW1lc3RhbXA9IjE3MTM0MzU5MzEiIGd1aWQ9IjBjN2Fl
NWMzLTlhYzctNGVhZi1hMmU4LWY5MDE4ZTVkNjlmZSI+MTU3MzE8L2tleT48L2ZvcmVpZ24ta2V5
cz48cmVmLXR5cGUgbmFtZT0iSm91cm5hbCBBcnRpY2xlIj4xNzwvcmVmLXR5cGU+PGNvbnRyaWJ1
dG9ycz48YXV0aG9ycz48YXV0aG9yPkxpLCBQZWl6aGU8L2F1dGhvcj48YXV0aG9yPlhpYW8sIFhp
YW88L2F1dGhvcj48YXV0aG9yPlNlZWthbXAsIEVyaW48L2F1dGhvcj48L2F1dGhvcnM+PC9jb250
cmlidXRvcnM+PHRpdGxlcz48dGl0bGU+Q2xpbWF0ZSBhZGFwdGF0aW9uIHBsYW5uaW5nIGZvciBj
dWx0dXJhbCBoZXJpdGFnZXMgaW4gY29hc3RhbCB0b3VyaXNtIGRlc3RpbmF0aW9uczogQSBtdWx0
aS1vYmplY3RpdmUgb3B0aW1pemF0aW9uIGFwcHJvYWNoPC90aXRsZT48c2Vjb25kYXJ5LXRpdGxl
PlRvdXJpc20gTWFuYWdlbWVudDwvc2Vjb25kYXJ5LXRpdGxlPjwvdGl0bGVzPjxwZXJpb2RpY2Fs
PjxmdWxsLXRpdGxlPlRvdXJpc20gTWFuYWdlbWVudDwvZnVsbC10aXRsZT48L3BlcmlvZGljYWw+
PHBhZ2VzPjEwNDM4MDwvcGFnZXM+PHZvbHVtZT44ODwvdm9sdW1lPjxrZXl3b3Jkcz48a2V5d29y
ZD5EZWNpc2lvbiBzdXBwb3J0IHRvb2xzPC9rZXl3b3JkPjxrZXl3b3JkPkhpc3RvcmljIGJ1aWxk
aW5nczwva2V5d29yZD48a2V5d29yZD5Db3N0LWVmZmljaWVuY3k8L2tleXdvcmQ+PGtleXdvcmQ+
Q3VsdHVyYWwgcmVzb3VyY2UgbWFuYWdlbWVudDwva2V5d29yZD48a2V5d29yZD5IaXN0b3JpYyBw
cmVzZXJ2YXRpb248L2tleXdvcmQ+PGtleXdvcmQ+TWFjaGluZSBsZWFybmluZzwva2V5d29yZD48
a2V5d29yZD5DbGltYXRlIGNoYW5nZTwva2V5d29yZD48L2tleXdvcmRzPjxkYXRlcz48eWVhcj4y
MDIyPC95ZWFyPjxwdWItZGF0ZXM+PGRhdGU+MjAyMi8wMi8wMS88L2RhdGU+PC9wdWItZGF0ZXM+
PC9kYXRlcz48aXNibj4wMjYxLTUxNzc8L2lzYm4+PHVybHM+PHJlbGF0ZWQtdXJscz48dXJsPmh0
dHBzOi8vd3d3LnNjaWVuY2VkaXJlY3QuY29tL3NjaWVuY2UvYXJ0aWNsZS9waWkvUzAyNjE1MTc3
MjEwMDA5OTY8L3VybD48L3JlbGF0ZWQtdXJscz48L3VybHM+PGVsZWN0cm9uaWMtcmVzb3VyY2Ut
bnVtPmh0dHBzOi8vZG9pLm9yZy8xMC4xMDE2L2oudG91cm1hbi4yMDIxLjEwNDM4MDwvZWxlY3Ry
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W1wc29uPC9BdXRob3I+PFllYXI+MjAyNDwvWWVhcj48
UmVjTnVtPjE1OTM3PC9SZWNOdW0+PERpc3BsYXlUZXh0PjxzdHlsZSBmYWNlPSJzdXBlcnNjcmlw
dCI+Ni0xMDwvc3R5bGU+PC9EaXNwbGF5VGV4dD48cmVjb3JkPjxyZWMtbnVtYmVyPjE1OTM3PC9y
ZWMtbnVtYmVyPjxmb3JlaWduLWtleXM+PGtleSBhcHA9IkVOIiBkYi1pZD0iNWY5MnRhOXNhdHdk
ZG9lZnR0aHgyd3RrdDVmdzU5dHNwenZ0IiB0aW1lc3RhbXA9IjE3MjYwMzY1OTciIGd1aWQ9ImRl
OGFmYWRlLTdkNDctNDcwZS05OTZjLWExZDcxZDVmYWE4YSI+MTU5Mzc8L2tleT48L2ZvcmVpZ24t
a2V5cz48cmVmLXR5cGUgbmFtZT0iUmVwb3J0Ij4yNzwvcmVmLXR5cGU+PGNvbnRyaWJ1dG9ycz48
YXV0aG9ycz48YXV0aG9yPlNpbXBzb24sIE5pY2hvbGFzIFAuPC9hdXRob3I+PGF1dGhvcj5TYWJv
dXIsIFNhbG1hPC9hdXRob3I+PGF1dGhvcj5DbGFya2UsIEpvYW5uZTwvYXV0aG9yPjxhdXRob3I+
VGFuLCBFbGl6YWJldGg8L2F1dGhvcj48YXV0aG9yPldpbGtpbnNvbiwgRW1pbHk8L2F1dGhvcj48
YXV0aG9yPk9ybG92ZSwgQmVuPC9hdXRob3I+PC9hdXRob3JzPjx0ZXJ0aWFyeS1hdXRob3JzPjxh
dXRob3I+T0RJPC9hdXRob3I+PC90ZXJ0aWFyeS1hdXRob3JzPjwvY29udHJpYnV0b3JzPjx0aXRs
ZXM+PHRpdGxlPkhlcml0YWdlIGFkYXB0YXRpb24gdG8gY2xpbWF0ZSBjaGFuZ2U6IHJlZHVjaW5n
IHJpc2sgYW5kIGhhcm5lc3Npbmcgb3Bwb3J0dW5pdGllczwvdGl0bGU+PHNlY29uZGFyeS10aXRs
ZT5PREkgV29ya2luZyBQYXBlcjwvc2Vjb25kYXJ5LXRpdGxlPjwvdGl0bGVzPjxwYWdlcz4yOTwv
cGFnZXM+PGRhdGVzPjx5ZWFyPjIwMjQ8L3llYXI+PC9kYXRlcz48cHViLWxvY2F0aW9uPkxvbmRv
bjwvcHViLWxvY2F0aW9uPjxwdWJsaXNoZXI+T0RJPC9wdWJsaXNoZXI+PHVybHM+PC91cmxzPjwv
cmVjb3JkPjwvQ2l0ZT48Q2l0ZT48QXV0aG9yPlNpbXBzb248L0F1dGhvcj48WWVhcj4yMDIyPC9Z
ZWFyPjxSZWNOdW0+MTQ2MDA8L1JlY051bT48cmVjb3JkPjxyZWMtbnVtYmVyPjE0NjAwPC9yZWMt
bnVtYmVyPjxmb3JlaWduLWtleXM+PGtleSBhcHA9IkVOIiBkYi1pZD0iNWY5MnRhOXNhdHdkZG9l
ZnR0aHgyd3RrdDVmdzU5dHNwenZ0IiB0aW1lc3RhbXA9IjE2ODUzNDgzMTgiIGd1aWQ9IjBkMWNm
YjM4LTNmNjYtNDEyMS04ODFhLWVmMDlkNWMyZjVkNSI+MTQ2MDA8L2tleT48L2ZvcmVpZ24ta2V5
cz48cmVmLXR5cGUgbmFtZT0iSm91cm5hbCBBcnRpY2xlIj4xNzwvcmVmLXR5cGU+PGNvbnRyaWJ1
dG9ycz48YXV0aG9ycz48YXV0aG9yPlNpbXBzb24sIE5pY2hvbGFzIFAuPC9hdXRob3I+PGF1dGhv
cj5DbGFya2UsIEpvYW5uZTwvYXV0aG9yPjxhdXRob3I+T3JyLCBTY290dCBBbGxhbjwvYXV0aG9y
PjxhdXRob3I+Q3VuZGlsbCwgR2VvcmdpbmE8L2F1dGhvcj48YXV0aG9yPk9ybG92ZSwgQmVuPC9h
dXRob3I+PGF1dGhvcj5GYXRvcmnEhywgU2FuZHJhPC9hdXRob3I+PGF1dGhvcj5TYWJvdXIsIFNh
bG1hPC9hdXRob3I+PGF1dGhvcj5LaGFsYWYsIE5hZGlhPC9hdXRob3I+PGF1dGhvcj5Sb2NrbWFu
LCBNYXJjeTwvYXV0aG9yPjxhdXRob3I+UGluaG8sIFBhdHJpY2lhPC9hdXRob3I+PGF1dGhvcj5N
YWhhcmFqLCBTaG9iaGEgUy48L2F1dGhvcj48YXV0aG9yPk1hc2NhcmVuaGFzLCBQb29uYW0gVi48
L2F1dGhvcj48YXV0aG9yPlNoZXBoZXJkLCBOaWNrPC9hdXRob3I+PGF1dGhvcj5TaXRob2xlLCBQ
aW5kYWkgTS48L2F1dGhvcj48YXV0aG9yPk5nYXJ1aXlhLCBHcmFjZSBXYW1idWk8L2F1dGhvcj48
YXV0aG9yPlJvYmVydHMsIERlYnJhIEMuPC9hdXRob3I+PGF1dGhvcj5Ucmlzb3MsIENocmlzdG9w
aGVyIEguPC9hdXRob3I+PC9hdXRob3JzPjwvY29udHJpYnV0b3JzPjx0aXRsZXM+PHRpdGxlPkRl
Y29sb25pemluZyBjbGltYXRlIGNoYW5nZeKAk2hlcml0YWdlIHJlc2VhcmNoPC90aXRsZT48c2Vj
b25kYXJ5LXRpdGxlPk5hdHVyZSBDbGltYXRlIENoYW5nZTwvc2Vjb25kYXJ5LXRpdGxlPjwvdGl0
bGVzPjxwZXJpb2RpY2FsPjxmdWxsLXRpdGxlPk5hdHVyZSBDbGltYXRlIENoYW5nZTwvZnVsbC10
aXRsZT48L3BlcmlvZGljYWw+PHBhZ2VzPjIxMC0yMTM8L3BhZ2VzPjx2b2x1bWU+MTI8L3ZvbHVt
ZT48bnVtYmVyPjM8L251bWJlcj48c2VjdGlvbj4yMTA8L3NlY3Rpb24+PGRhdGVzPjx5ZWFyPjIw
MjI8L3llYXI+PHB1Yi1kYXRlcz48ZGF0ZT4yMDIyLzAzLzAxPC9kYXRlPjwvcHViLWRhdGVzPjwv
ZGF0ZXM+PGlzYm4+MTc1OC02Nzk4PC9pc2JuPjx1cmxzPjxyZWxhdGVkLXVybHM+PHVybD5odHRw
czovL2RvaS5vcmcvMTAuMTAzOC9zNDE1NTgtMDIyLTAxMjc5LTg8L3VybD48L3JlbGF0ZWQtdXJs
cz48L3VybHM+PGVsZWN0cm9uaWMtcmVzb3VyY2UtbnVtPjEwLjEwMzgvczQxNTU4LTAyMi0wMTI3
OS04PC9lbGVjdHJvbmljLXJlc291cmNlLW51bT48L3JlY29yZD48L0NpdGU+PENpdGU+PEF1dGhv
cj5DbGFya2U8L0F1dGhvcj48WWVhcj4yMDI1PC9ZZWFyPjxSZWNOdW0+MTYwNjk8L1JlY051bT48
cmVjb3JkPjxyZWMtbnVtYmVyPjE2MDY5PC9yZWMtbnVtYmVyPjxmb3JlaWduLWtleXM+PGtleSBh
cHA9IkVOIiBkYi1pZD0iNWY5MnRhOXNhdHdkZG9lZnR0aHgyd3RrdDVmdzU5dHNwenZ0IiB0aW1l
c3RhbXA9IjE3NDA3NDQyMTYiPjE2MDY5PC9rZXk+PC9mb3JlaWduLWtleXM+PHJlZi10eXBlIG5h
bWU9IkpvdXJuYWwgQXJ0aWNsZSI+MTc8L3JlZi10eXBlPjxjb250cmlidXRvcnM+PGF1dGhvcnM+
PGF1dGhvcj5DbGFya2UsIEpvYW5uZTwvYXV0aG9yPjxhdXRob3I+SGFvdXIsIEFubmU8L2F1dGhv
cj48YXV0aG9yPk1vcmVsLCBIYW5hPC9hdXRob3I+PGF1dGhvcj5Gb3JzdGVyLCBKb2hhbm5hPC9h
dXRob3I+PGF1dGhvcj5PcmxvdmUsIEJlbjwvYXV0aG9yPjxhdXRob3I+SG9sdG9yZiwgQ29ybmVs
aXVzPC9hdXRob3I+PGF1dGhvcj5IdXRjaGVzb24sIEFuZHk8L2F1dGhvcj48YXV0aG9yPkFkaW5v
cmt1b3IsIFZpY3RvcmlhIEFyeWVlPC9hdXRob3I+PGF1dGhvcj5CcnVubnNjaHdlaWxlciwgQ2hy
aXN0YTwvYXV0aG9yPjxhdXRob3I+QnJvb2tzLCBOaWNrPC9hdXRob3I+PGF1dGhvcj5XYWRlLCBT
YXJhaDwvYXV0aG9yPjxhdXRob3I+V2VsbGluZ3RvbiwgTmlpLUFkemlyaTwvYXV0aG9yPjxhdXRo
b3I+QWRkbywgS3dhc2kgQXBwZWFuaW5nPC9hdXRob3I+PGF1dGhvcj5TaW1wc29uLCBOaWNob2xh
cyBQLjwvYXV0aG9yPjwvYXV0aG9ycz48L2NvbnRyaWJ1dG9ycz48dGl0bGVzPjx0aXRsZT5DdXJh
dGluZyB0cmFuc2Zvcm1hdGlvbiBjYW4gc3RyZW5ndGhlbiBhZGFwdGF0aW9uIGFuZCBtaW5pbWl6
ZSBsb3NzZXMgYW5kIGRhbWFnZXM8L3RpdGxlPjxzZWNvbmRhcnktdGl0bGU+bnBqIENsaW1hdGUg
QWN0aW9uPC9zZWNvbmRhcnktdGl0bGU+PC90aXRsZXM+PHBlcmlvZGljYWw+PGZ1bGwtdGl0bGU+
bnBqIENsaW1hdGUgQWN0aW9uPC9mdWxsLXRpdGxlPjwvcGVyaW9kaWNhbD48cGFnZXM+NDwvcGFn
ZXM+PHZvbHVtZT40PC92b2x1bWU+PG51bWJlcj4xPC9udW1iZXI+PGRhdGVzPjx5ZWFyPjIwMjU8
L3llYXI+PHB1Yi1kYXRlcz48ZGF0ZT4yMDI1LzAxLzIzPC9kYXRlPjwvcHViLWRhdGVzPjwvZGF0
ZXM+PGlzYm4+MjczMS05ODE0PC9pc2JuPjx1cmxzPjxyZWxhdGVkLXVybHM+PHVybD5odHRwczov
L2RvaS5vcmcvMTAuMTAzOC9zNDQxNjgtMDI1LTAwMjEwLXo8L3VybD48L3JlbGF0ZWQtdXJscz48
L3VybHM+PGVsZWN0cm9uaWMtcmVzb3VyY2UtbnVtPjEwLjEwMzgvczQ0MTY4LTAyNS0wMDIxMC16
PC9lbGVjdHJvbmljLXJlc291cmNlLW51bT48L3JlY29yZD48L0NpdGU+PENpdGU+PEF1dGhvcj5I
b3RjaGtpc3M8L0F1dGhvcj48WWVhcj4yMDI0PC9ZZWFyPjxSZWNOdW0+MTU3ODY8L1JlY051bT48
cmVjb3JkPjxyZWMtbnVtYmVyPjE1Nzg2PC9yZWMtbnVtYmVyPjxmb3JlaWduLWtleXM+PGtleSBh
cHA9IkVOIiBkYi1pZD0iNWY5MnRhOXNhdHdkZG9lZnR0aHgyd3RrdDVmdzU5dHNwenZ0IiB0aW1l
c3RhbXA9IjE3MTU4NTQ4MTMiIGd1aWQ9ImJjMjliMGZmLWU5ZjUtNDVmYS04YzczLTc5MjBjN2Zi
MTIxNSI+MTU3ODY8L2tleT48L2ZvcmVpZ24ta2V5cz48cmVmLXR5cGUgbmFtZT0iSm91cm5hbCBB
cnRpY2xlIj4xNzwvcmVmLXR5cGU+PGNvbnRyaWJ1dG9ycz48YXV0aG9ycz48YXV0aG9yPkhvdGNo
a2lzcywgQ291cnRuZXk8L2F1dGhvcj48YXV0aG9yPlNlZWthbXAsIEVyaW48L2F1dGhvcj48L2F1
dGhvcnM+PC9jb250cmlidXRvcnM+PHRpdGxlcz48dGl0bGU+QSBTeXN0ZW1hdGljIExpdGVyYXR1
cmUgUmV2aWV3IG9uIENsaW1hdGUgQ2hhbmdlIEFkYXB0YXRpb24gUGxhbm5pbmcgZm9yIEFyY2hh
ZW9sb2dpY2FsIFNpdGUgTWFuYWdlbWVudCBhbmQgdGhlIFByZXZhbGVuY2Ugb2YgU3Rha2Vob2xk
ZXIgRW5nYWdlbWVudDwvdGl0bGU+PHNlY29uZGFyeS10aXRsZT5BbWVyaWNhbiBBbnRpcXVpdHk8
L3NlY29uZGFyeS10aXRsZT48L3RpdGxlcz48cGVyaW9kaWNhbD48ZnVsbC10aXRsZT5BbWVyaWNh
biBBbnRpcXVpdHk8L2Z1bGwtdGl0bGU+PC9wZXJpb2RpY2FsPjxwYWdlcz4zMDItMzE4PC9wYWdl
cz48dm9sdW1lPjg5PC92b2x1bWU+PG51bWJlcj4yPC9udW1iZXI+PGVkaXRpb24+MjAyNC8wNS8w
NzwvZWRpdGlvbj48a2V5d29yZHM+PGtleXdvcmQ+SW5kaWdlbm91cyBhbmQgVHJhZGl0aW9uYWwg
RWNvbG9naWNhbCBLbm93bGVkZ2UgKElURUspPC9rZXl3b3JkPjxrZXl3b3JkPmFyY2hhZW9sb2d5
PC9rZXl3b3JkPjxrZXl3b3JkPmFycXVlb2xvZ8OtYTwva2V5d29yZD48a2V5d29yZD5jYW1iaW8g
Y2xpbcOhdGljbzwva2V5d29yZD48a2V5d29yZD5jbGltYXRlIGNoYW5nZTwva2V5d29yZD48a2V5
d29yZD5jb25vY2ltaWVudG8gZWNvbMOzZ2ljbyB0cmFkaWNpb25hbCBlIGluZMOtZ2VuYSAoSVRF
Syk8L2tleXdvcmQ+PGtleXdvcmQ+Y3VsdHVyYWwgaGVyaXRhZ2U8L2tleXdvcmQ+PGtleXdvcmQ+
Z2VzdGnDs24gZGUgcmVjdXJzb3M8L2tleXdvcmQ+PGtleXdvcmQ+bGl0ZXJhdHVyZSByZXZpZXc8
L2tleXdvcmQ+PGtleXdvcmQ+cGF0cmltb25pbyBjdWx0dXJhbDwva2V5d29yZD48a2V5d29yZD5y
ZXNvdXJjZSBtYW5hZ2VtZW50PC9rZXl3b3JkPjxrZXl3b3JkPnJldmlzacOzbiBkZSBsaXRlcmF0
dXJlPC9rZXl3b3JkPjwva2V5d29yZHM+PGRhdGVzPjx5ZWFyPjIwMjQ8L3llYXI+PC9kYXRlcz48
cHVibGlzaGVyPkNhbWJyaWRnZSBVbml2ZXJzaXR5IFByZXNzPC9wdWJsaXNoZXI+PGlzYm4+MDAw
Mi03MzE2PC9pc2JuPjx1cmxzPjxyZWxhdGVkLXVybHM+PHVybD5odHRwczovL3d3dy5jYW1icmlk
Z2Uub3JnL2NvcmUvcHJvZHVjdC85RjA0MUMxRjY3MkMzRDRCNUM0Q0E2QkYzOUMyMEE1ODwvdXJs
PjwvcmVsYXRlZC11cmxzPjwvdXJscz48ZWxlY3Ryb25pYy1yZXNvdXJjZS1udW0+MTAuMTAxNy9h
YXEuMjAyMy45NzwvZWxlY3Ryb25pYy1yZXNvdXJjZS1udW0+PHJlbW90ZS1kYXRhYmFzZS1uYW1l
PkNhbWJyaWRnZSBDb3JlPC9yZW1vdGUtZGF0YWJhc2UtbmFtZT48cmVtb3RlLWRhdGFiYXNlLXBy
b3ZpZGVyPkNhbWJyaWRnZSBVbml2ZXJzaXR5IFByZXNzPC9yZW1vdGUtZGF0YWJhc2UtcHJvdmlk
ZXI+PC9yZWNvcmQ+PC9DaXRlPjxDaXRlPjxBdXRob3I+TGk8L0F1dGhvcj48WWVhcj4yMDIyPC9Z
ZWFyPjxSZWNOdW0+MTU3MzE8L1JlY051bT48cmVjb3JkPjxyZWMtbnVtYmVyPjE1NzMxPC9yZWMt
bnVtYmVyPjxmb3JlaWduLWtleXM+PGtleSBhcHA9IkVOIiBkYi1pZD0iNWY5MnRhOXNhdHdkZG9l
ZnR0aHgyd3RrdDVmdzU5dHNwenZ0IiB0aW1lc3RhbXA9IjE3MTM0MzU5MzEiIGd1aWQ9IjBjN2Fl
NWMzLTlhYzctNGVhZi1hMmU4LWY5MDE4ZTVkNjlmZSI+MTU3MzE8L2tleT48L2ZvcmVpZ24ta2V5
cz48cmVmLXR5cGUgbmFtZT0iSm91cm5hbCBBcnRpY2xlIj4xNzwvcmVmLXR5cGU+PGNvbnRyaWJ1
dG9ycz48YXV0aG9ycz48YXV0aG9yPkxpLCBQZWl6aGU8L2F1dGhvcj48YXV0aG9yPlhpYW8sIFhp
YW88L2F1dGhvcj48YXV0aG9yPlNlZWthbXAsIEVyaW48L2F1dGhvcj48L2F1dGhvcnM+PC9jb250
cmlidXRvcnM+PHRpdGxlcz48dGl0bGU+Q2xpbWF0ZSBhZGFwdGF0aW9uIHBsYW5uaW5nIGZvciBj
dWx0dXJhbCBoZXJpdGFnZXMgaW4gY29hc3RhbCB0b3VyaXNtIGRlc3RpbmF0aW9uczogQSBtdWx0
aS1vYmplY3RpdmUgb3B0aW1pemF0aW9uIGFwcHJvYWNoPC90aXRsZT48c2Vjb25kYXJ5LXRpdGxl
PlRvdXJpc20gTWFuYWdlbWVudDwvc2Vjb25kYXJ5LXRpdGxlPjwvdGl0bGVzPjxwZXJpb2RpY2Fs
PjxmdWxsLXRpdGxlPlRvdXJpc20gTWFuYWdlbWVudDwvZnVsbC10aXRsZT48L3BlcmlvZGljYWw+
PHBhZ2VzPjEwNDM4MDwvcGFnZXM+PHZvbHVtZT44ODwvdm9sdW1lPjxrZXl3b3Jkcz48a2V5d29y
ZD5EZWNpc2lvbiBzdXBwb3J0IHRvb2xzPC9rZXl3b3JkPjxrZXl3b3JkPkhpc3RvcmljIGJ1aWxk
aW5nczwva2V5d29yZD48a2V5d29yZD5Db3N0LWVmZmljaWVuY3k8L2tleXdvcmQ+PGtleXdvcmQ+
Q3VsdHVyYWwgcmVzb3VyY2UgbWFuYWdlbWVudDwva2V5d29yZD48a2V5d29yZD5IaXN0b3JpYyBw
cmVzZXJ2YXRpb248L2tleXdvcmQ+PGtleXdvcmQ+TWFjaGluZSBsZWFybmluZzwva2V5d29yZD48
a2V5d29yZD5DbGltYXRlIGNoYW5nZTwva2V5d29yZD48L2tleXdvcmRzPjxkYXRlcz48eWVhcj4y
MDIyPC95ZWFyPjxwdWItZGF0ZXM+PGRhdGU+MjAyMi8wMi8wMS88L2RhdGU+PC9wdWItZGF0ZXM+
PC9kYXRlcz48aXNibj4wMjYxLTUxNzc8L2lzYm4+PHVybHM+PHJlbGF0ZWQtdXJscz48dXJsPmh0
dHBzOi8vd3d3LnNjaWVuY2VkaXJlY3QuY29tL3NjaWVuY2UvYXJ0aWNsZS9waWkvUzAyNjE1MTc3
MjEwMDA5OTY8L3VybD48L3JlbGF0ZWQtdXJscz48L3VybHM+PGVsZWN0cm9uaWMtcmVzb3VyY2Ut
bnVtPmh0dHBzOi8vZG9pLm9yZy8xMC4xMDE2L2oudG91cm1hbi4yMDIxLjEwNDM4MDwvZWxlY3Ry
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2F2CED">
              <w:rPr>
                <w:rFonts w:ascii="Arial" w:hAnsi="Arial" w:cs="Arial"/>
                <w:noProof/>
                <w:sz w:val="22"/>
                <w:szCs w:val="22"/>
                <w:vertAlign w:val="superscript"/>
              </w:rPr>
              <w:t>6-10</w:t>
            </w:r>
            <w:r>
              <w:rPr>
                <w:rFonts w:ascii="Arial" w:hAnsi="Arial" w:cs="Arial"/>
                <w:sz w:val="22"/>
                <w:szCs w:val="22"/>
              </w:rPr>
              <w:fldChar w:fldCharType="end"/>
            </w:r>
            <w:r w:rsidRPr="002F2CED">
              <w:rPr>
                <w:rFonts w:ascii="Arial" w:hAnsi="Arial" w:cs="Arial"/>
                <w:sz w:val="22"/>
                <w:szCs w:val="22"/>
              </w:rPr>
              <w:t>.</w:t>
            </w:r>
            <w:r>
              <w:rPr>
                <w:rFonts w:ascii="Arial" w:hAnsi="Arial" w:cs="Arial"/>
                <w:sz w:val="22"/>
                <w:szCs w:val="22"/>
              </w:rPr>
              <w:t xml:space="preserve"> </w:t>
            </w:r>
            <w:r w:rsidRPr="002F2CED">
              <w:rPr>
                <w:rFonts w:ascii="Arial" w:hAnsi="Arial" w:cs="Arial"/>
                <w:sz w:val="22"/>
                <w:szCs w:val="22"/>
              </w:rPr>
              <w:t>Nature-based approaches (</w:t>
            </w:r>
            <w:proofErr w:type="spellStart"/>
            <w:r w:rsidRPr="002F2CED">
              <w:rPr>
                <w:rFonts w:ascii="Arial" w:hAnsi="Arial" w:cs="Arial"/>
                <w:sz w:val="22"/>
                <w:szCs w:val="22"/>
              </w:rPr>
              <w:t>NbA</w:t>
            </w:r>
            <w:proofErr w:type="spellEnd"/>
            <w:r w:rsidRPr="002F2CED">
              <w:rPr>
                <w:rFonts w:ascii="Arial" w:hAnsi="Arial" w:cs="Arial"/>
                <w:sz w:val="22"/>
                <w:szCs w:val="22"/>
              </w:rPr>
              <w:t>) hold some of the most effective and low-cost adaptation options</w:t>
            </w:r>
            <w:r>
              <w:rPr>
                <w:rFonts w:ascii="Arial" w:hAnsi="Arial" w:cs="Arial"/>
                <w:sz w:val="22"/>
                <w:szCs w:val="22"/>
              </w:rPr>
              <w:fldChar w:fldCharType="begin">
                <w:fldData xml:space="preserve">PEVuZE5vdGU+PENpdGU+PEF1dGhvcj5CYXJuZXR0PC9BdXRob3I+PFllYXI+MjAyMjwvWWVhcj48
UmVjTnVtPjE1MTgwPC9SZWNOdW0+PERpc3BsYXlUZXh0PjxzdHlsZSBmYWNlPSJzdXBlcnNjcmlw
dCI+MTEtMTQ8L3N0eWxlPjwvRGlzcGxheVRleHQ+PHJlY29yZD48cmVjLW51bWJlcj4xNTE4MDwv
cmVjLW51bWJlcj48Zm9yZWlnbi1rZXlzPjxrZXkgYXBwPSJFTiIgZGItaWQ9IjVmOTJ0YTlzYXR3
ZGRvZWZ0dGh4Mnd0a3Q1Znc1OXRzcHp2dCIgdGltZXN0YW1wPSIxNjg5MjQwNjI5IiBndWlkPSI4
NWM3ZDk2NC0xMWI4LTRkYjctOTAyZi1kN2VkMTE4Y2ZkYWUiPjE1MTgwPC9rZXk+PC9mb3JlaWdu
LWtleXM+PHJlZi10eXBlIG5hbWU9IkpvdXJuYWwgQXJ0aWNsZSI+MTc8L3JlZi10eXBlPjxjb250
cmlidXRvcnM+PGF1dGhvcnM+PGF1dGhvcj5CYXJuZXR0LCBKb248L2F1dGhvcj48YXV0aG9yPkph
cmlsbG8sIFNlcmdpbzwvYXV0aG9yPjxhdXRob3I+U3dlYXJlciwgU3RlcGhlbiBFLjwvYXV0aG9y
PjxhdXRob3I+TG92ZWxvY2ssIENhdGhlcmluZSBFLjwvYXV0aG9yPjxhdXRob3I+UG9tZXJveSwg
QW5kcmV3PC9hdXRob3I+PGF1dGhvcj5Lb25sZWNobmVyLCBUZXJlc2E8L2F1dGhvcj48YXV0aG9y
PldhdGVycywgRWxpc3NhPC9hdXRob3I+PGF1dGhvcj5Nb3JyaXMsIFJlYmVjY2EgTC48L2F1dGhv
cj48YXV0aG9yPkxvd2UsIFJ5YW48L2F1dGhvcj48L2F1dGhvcnM+PC9jb250cmlidXRvcnM+PGF1
dGgtYWRkcmVzcz5HZW9ncmFwaHksIEVhcnRoIGFuZCBBdG1vc3BoZXJpYyBTY2llbmNlcywgVW5p
dmVyc2l0eSBvZiBNZWxib3VybmUsIE1lbGJvdXJuZSwgVmljdG9yaWEgMzAxMCwgQXVzdHJhbGlh
LiYjeEQ7TmF0aW9uYWwgQ2VudHJlIGZvciBDb2FzdHMgYW5kIENsaW1hdGUsIFNjaG9vbCBvZiBC
aW9TY2llbmNlcywgVW5pdmVyc2l0eSBvZiBNZWxib3VybmUsIE1lbGJvdXJuZSwgVmljdG9yaWEg
MzAxMCwgQXVzdHJhbGlhLiYjeEQ7U2Nob29sIG9mIEJpb2xvZ2ljYWwgU2NpZW5jZXMsIFRoZSBV
bml2ZXJzaXR5IG9mIFF1ZWVuc2xhbmQsIFN0IEx1Y2lhLCBRdWVlbnNsYW5kIDQwNzIsIEF1c3Ry
YWxpYS4mI3hEO1NjaG9vbCBvZiBCaW9TY2llbmNlcywgVW5pdmVyc2l0eSBvZiBNZWxib3VybmUs
IE1lbGJvdXJuZSwgVmljdG9yaWEgMzAxMCwgQXVzdHJhbGlhLiYjeEQ7V2lsZGxpZmUgQ29uc3Vs
dGFudHMgTHRkLCA3QSBWdWxjYW4gUGxhY2UsIE1pZGRsZXRvbiwgQ2hyaXN0Y2h1cmNoIDgwMjQs
IE5ldyBaZWFsYW5kLiYjeEQ7T2NlYW5zIEdyYWR1YXRlIFNjaG9vbCwgYW5kIFNjaG9vbCBvZiBF
YXJ0aCBTY2llbmNlcywgVGhlIFVuaXZlcnNpdHkgb2YgV2VzdGVybiBBdXN0cmFsaWEsIFBlcnRo
LCBXZXN0ZXJuIEF1c3RyYWxpYSA2MDA5LCBBdXN0cmFsaWEuPC9hdXRoLWFkZHJlc3M+PHRpdGxl
cz48dGl0bGU+TmF0dXJlLWJhc2VkIHNvbHV0aW9ucyBmb3IgYXRvbGwgaGFiaXRhYmlsaXR5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TAxMjQ8L3BhZ2VzPjx2b2x1bWU+Mzc3PC92b2x1bWU+PG51
bWJlcj4xODU0PC9udW1iZXI+PGVkaXRpb24+MjAyMjA1MTY8L2VkaXRpb24+PGtleXdvcmRzPjxr
ZXl3b3JkPkFjY2xpbWF0aXphdGlvbjwva2V5d29yZD48a2V5d29yZD4qQ2xpbWF0ZSBDaGFuZ2U8
L2tleXdvcmQ+PGtleXdvcmQ+KkVjb3N5c3RlbTwva2V5d29yZD48a2V5d29yZD5hZGFwdGF0aW9u
PC9rZXl3b3JkPjxrZXl3b3JkPmVuZ2luZWVyaW5nPC9rZXl3b3JkPjxrZXl3b3JkPmlzbGFuZHM8
L2tleXdvcmQ+PGtleXdvcmQ+c29jaWFsIGRpbWVuc2lvbnM8L2tleXdvcmQ+PGtleXdvcmQ+dGVj
aG5vbG9neTwva2V5d29yZD48a2V5d29yZD50cm9waWNzPC9rZXl3b3JkPjwva2V5d29yZHM+PGRh
dGVzPjx5ZWFyPjIwMjI8L3llYXI+PHB1Yi1kYXRlcz48ZGF0ZT5KdWwgNDwvZGF0ZT48L3B1Yi1k
YXRlcz48L2RhdGVzPjxpc2JuPjE0NzEtMjk3MCAoRWxlY3Ryb25pYykmI3hEOzA5NjItODQzNiAo
UHJpbnQpJiN4RDswOTYyLTg0MzYgKExpbmtpbmcpPC9pc2JuPjxhY2Nlc3Npb24tbnVtPjM1NTc0
ODUxPC9hY2Nlc3Npb24tbnVtPjx1cmxzPjxyZWxhdGVkLXVybHM+PHVybD5odHRwczovL3JveWFs
c29jaWV0eXB1Ymxpc2hpbmcub3JnL2RvaS9hYnMvMTAuMTA5OC9yc3RiLjIwMjEuMDEyNDwvdXJs
PjwvcmVsYXRlZC11cmxzPjwvdXJscz48Y3VzdG9tMT5XZSBkZWNsYXJlIHdlIGhhdmUgbm8gY29t
cGV0aW5nIGludGVyZXN0cy48L2N1c3RvbTE+PGN1c3RvbTI+UE1DOTEwODkzNzwvY3VzdG9tMj48
ZWxlY3Ryb25pYy1yZXNvdXJjZS1udW0+ZG9pOjEwLjEwOTgvcnN0Yi4yMDIxLjAxMjQ8L2VsZWN0
cm9uaWMtcmVzb3VyY2UtbnVtPjxyZW1vdGUtZGF0YWJhc2UtbmFtZT5NZWRsaW5lPC9yZW1vdGUt
ZGF0YWJhc2UtbmFtZT48cmVtb3RlLWRhdGFiYXNlLXByb3ZpZGVyPk5MTTwvcmVtb3RlLWRhdGFi
YXNlLXByb3ZpZGVyPjwvcmVjb3JkPjwvQ2l0ZT48Q2l0ZT48QXV0aG9yPlNlZGRvbjwvQXV0aG9y
PjxZZWFyPjIwMjA8L1llYXI+PFJlY051bT4xNTAzMzwvUmVjTnVtPjxyZWNvcmQ+PHJlYy1udW1i
ZXI+MTUwMzM8L3JlYy1udW1iZXI+PGZvcmVpZ24ta2V5cz48a2V5IGFwcD0iRU4iIGRiLWlkPSI1
ZjkydGE5c2F0d2Rkb2VmdHRoeDJ3dGt0NWZ3NTl0c3B6dnQiIHRpbWVzdGFtcD0iMTY4Njk0Mjg2
NCIgZ3VpZD0iNjYxMDczM2QtMzZhMS00NTViLTkzNGMtNTllOGVkY2M5Mzk2Ij4xNTAzMzwva2V5
PjwvZm9yZWlnbi1rZXlzPjxyZWYtdHlwZSBuYW1lPSJKb3VybmFsIEFydGljbGUiPjE3PC9yZWYt
dHlwZT48Y29udHJpYnV0b3JzPjxhdXRob3JzPjxhdXRob3I+U2VkZG9uLCBOYXRoYWxpZTwvYXV0
aG9yPjxhdXRob3I+Q2hhdXNzb24sIEFsZXhhbmRyZTwvYXV0aG9yPjxhdXRob3I+QmVycnksIFBh
bTwvYXV0aG9yPjxhdXRob3I+R2lyYXJkaW4sIEPDqWNpbGUgQS4gSi48L2F1dGhvcj48YXV0aG9y
PlNtaXRoLCBBbGlzb248L2F1dGhvcj48YXV0aG9yPlR1cm5lciwgQmV0aDwvYXV0aG9yPjwvYXV0
aG9ycz48L2NvbnRyaWJ1dG9ycz48YXV0aC1hZGRyZXNzPk5hdHVyZS1iYXNlZCBTb2x1dGlvbnMg
SW5pdGlhdGl2ZSwgRGVwYXJ0bWVudCBvZiBab29sb2d5LCBVbml2ZXJzaXR5IG9mIE94Zm9yZCwg
T3hmb3JkLCBVSy4mI3hEO0Vudmlyb25tZW50YWwgQ2hhbmdlIEluc3RpdHV0ZSwgU2Nob29sIG9m
IEdlb2dyYXBoeSBhbmQgRW52aXJvbm1lbnQsIFVuaXZlcnNpdHkgb2YgT3hmb3JkLCBPeGZvcmQs
IFVLLjwvYXV0aC1hZGRyZXNzPjx0aXRsZXM+PHRpdGxlPlVuZGVyc3RhbmRpbmcgdGhlIHZhbHVl
IGFuZCBsaW1pdHMgb2YgbmF0dXJlLWJhc2VkIHNvbHV0aW9ucyB0byBjbGltYXRlIGNoYW5nZSBh
bmQgb3RoZXIgZ2xvYmFsIGNoYWxsZW5nZX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yMDE5MDEyMDwv
cGFnZXM+PHZvbHVtZT4zNzU8L3ZvbHVtZT48bnVtYmVyPjE3OTQ8L251bWJlcj48ZWRpdGlvbj4y
MDIwMDEyNzwvZWRpdGlvbj48a2V5d29yZHM+PGtleXdvcmQ+KkJpb2RpdmVyc2l0eTwva2V5d29y
ZD48a2V5d29yZD4qQ2xpbWF0ZSBDaGFuZ2U8L2tleXdvcmQ+PGtleXdvcmQ+Q29uc2VydmF0aW9u
IG9mIE5hdHVyYWwgUmVzb3VyY2VzLyptZXRob2RzPC9rZXl3b3JkPjxrZXl3b3JkPipFY29zeXN0
ZW08L2tleXdvcmQ+PGtleXdvcmQ+UmVwcm9kdWNpYmlsaXR5IG9mIFJlc3VsdHM8L2tleXdvcmQ+
PGtleXdvcmQ+YWRhcHRhdGlvbjwva2V5d29yZD48a2V5d29yZD5lY29zeXN0ZW1zPC9rZXl3b3Jk
PjxrZXl3b3JkPm1pdGlnYXRpb248L2tleXdvcmQ+PGtleXdvcmQ+bmF0dXJlPC9rZXl3b3JkPjxr
ZXl3b3JkPnJlc3RvcmF0aW9uPC9rZXl3b3JkPjxrZXl3b3JkPnN1c3RhaW5hYmxlIGRldmVsb3Bt
ZW50PC9rZXl3b3JkPjwva2V5d29yZHM+PGRhdGVzPjx5ZWFyPjIwMjA8L3llYXI+PHB1Yi1kYXRl
cz48ZGF0ZT5NYXIgMTY8L2RhdGU+PC9wdWItZGF0ZXM+PC9kYXRlcz48aXNibj4xNDcxLTI5NzAg
KEVsZWN0cm9uaWMpJiN4RDswOTYyLTg0MzYgKFByaW50KSYjeEQ7MDk2Mi04NDM2IChMaW5raW5n
KTwvaXNibj48YWNjZXNzaW9uLW51bT4zMTk4MzM0NDwvYWNjZXNzaW9uLW51bT48dXJscz48cmVs
YXRlZC11cmxzPjx1cmw+aHR0cHM6Ly9yb3lhbHNvY2lldHlwdWJsaXNoaW5nLm9yZy9kb2kvYWJz
LzEwLjEwOTgvcnN0Yi4yMDE5LjAxMjA8L3VybD48L3JlbGF0ZWQtdXJscz48L3VybHM+PGN1c3Rv
bTE+V2UgZGVjbGFyZSB3ZSBoYXZlIG5vIGNvbXBldGluZyBpbnRlcmVzdHMuPC9jdXN0b20xPjxj
dXN0b20yPlBNQzcwMTc3NjM8L2N1c3RvbTI+PGVsZWN0cm9uaWMtcmVzb3VyY2UtbnVtPmRvaTox
MC4xMDk4L3JzdGIuMjAxOS4wMTIwPC9lbGVjdHJvbmljLXJlc291cmNlLW51bT48cmVtb3RlLWRh
dGFiYXNlLW5hbWU+TWVkbGluZTwvcmVtb3RlLWRhdGFiYXNlLW5hbWU+PHJlbW90ZS1kYXRhYmFz
ZS1wcm92aWRlcj5OTE08L3JlbW90ZS1kYXRhYmFzZS1wcm92aWRlcj48L3JlY29yZD48L0NpdGU+
PENpdGU+PEF1dGhvcj5TaW1wc29uPC9BdXRob3I+PFllYXI+MjAyNDwvWWVhcj48UmVjTnVtPjE1
Njg4PC9SZWNOdW0+PHJlY29yZD48cmVjLW51bWJlcj4xNTY4ODwvcmVjLW51bWJlcj48Zm9yZWln
bi1rZXlzPjxrZXkgYXBwPSJFTiIgZGItaWQ9IjVmOTJ0YTlzYXR3ZGRvZWZ0dGh4Mnd0a3Q1Znc1
OXRzcHp2dCIgdGltZXN0YW1wPSIxNzEwMDUwNzc4IiBndWlkPSJjZjJlYjdiYS1jZmZlLTQ2NTkt
ODFmMy03Y2E0NjBhNDk5ODUiPjE1Njg4PC9rZXk+PC9mb3JlaWduLWtleXM+PHJlZi10eXBlIG5h
bWU9IkpvdXJuYWwgQXJ0aWNsZSI+MTc8L3JlZi10eXBlPjxjb250cmlidXRvcnM+PGF1dGhvcnM+
PGF1dGhvcj5TaW1wc29uLCBOaWNob2xhcyBQLjwvYXV0aG9yPjxhdXRob3I+TWFjaCwgS2F0aGFy
aW5lIEouPC9hdXRob3I+PGF1dGhvcj5UZWJib3RoLCBNYXJrIEcuIEwuPC9hdXRob3I+PGF1dGhv
cj5HaWxtb3JlLCBFbGlzYWJldGggQS48L2F1dGhvcj48YXV0aG9yPlNpZGVycywgQS4gUi48L2F1
dGhvcj48YXV0aG9yPkhvbGRlbiwgUGV0cmE8L2F1dGhvcj48YXV0aG9yPkFuZGVyc29uLCBCcmls
w6k8L2F1dGhvcj48YXV0aG9yPlNpbmdoLCBDaGFuZG5pPC9hdXRob3I+PGF1dGhvcj5TYWJvdXIs
IFNhbG1hPC9hdXRob3I+PGF1dGhvcj5TdHJpbmdlciwgTGluZHNheSBDLjwvYXV0aG9yPjxhdXRo
b3I+U3Rlcmx5LCBIYXJhbGQ8L2F1dGhvcj48YXV0aG9yPldpbGxpYW1zLCBQb3J0aWEgQWRhZGU8
L2F1dGhvcj48YXV0aG9yPk1leWVyLCBBbmRyZWFzIEwuIFMuPC9hdXRob3I+PGF1dGhvcj5DdW5k
aWxsLCBHZW9yZ2luYTwvYXV0aG9yPjxhdXRob3I+Um9zZW5nYWVydG5lciwgU2FyYWg8L2F1dGhv
cj48YXV0aG9yPk51bm93LCBBYmRpbWFqaWQ8L2F1dGhvcj48YXV0aG9yPkFtYWtyYW5lLCBLYW1h
bDwvYXV0aG9yPjxhdXRob3I+VHJpc29zLCBDaHJpc3RvcGhlciBILjwvYXV0aG9yPjwvYXV0aG9y
cz48L2NvbnRyaWJ1dG9ycz48dGl0bGVzPjx0aXRsZT5SZXNlYXJjaCBwcmlvcml0aWVzIGZvciBj
bGltYXRlIG1vYmlsaXR5PC90aXRsZT48c2Vjb25kYXJ5LXRpdGxlPk9uZSBFYXJ0aDwvc2Vjb25k
YXJ5LXRpdGxlPjwvdGl0bGVzPjxwZXJpb2RpY2FsPjxmdWxsLXRpdGxlPk9uZSBFYXJ0aDwvZnVs
bC10aXRsZT48L3BlcmlvZGljYWw+PGRhdGVzPjx5ZWFyPjIwMjQ8L3llYXI+PC9kYXRlcz48cHVi
bGlzaGVyPkVsc2V2aWVyPC9wdWJsaXNoZXI+PGlzYm4+MjU5MC0zMzMwPC9pc2JuPjx1cmxzPjxy
ZWxhdGVkLXVybHM+PHVybD5odHRwczovL2RvaS5vcmcvMTAuMTAxNi9qLm9uZWVhci4yMDI0LjAy
LjAwMjwvdXJsPjwvcmVsYXRlZC11cmxzPjwvdXJscz48ZWxlY3Ryb25pYy1yZXNvdXJjZS1udW0+
MTAuMTAxNi9qLm9uZWVhci4yMDI0LjAyLjAwMjwvZWxlY3Ryb25pYy1yZXNvdXJjZS1udW0+PGFj
Y2Vzcy1kYXRlPjIwMjQvMDMvMDk8L2FjY2Vzcy1kYXRlPjwvcmVjb3JkPjwvQ2l0ZT48Q2l0ZT48
QXV0aG9yPkxpbjwvQXV0aG9yPjxZZWFyPjIwMjM8L1llYXI+PFJlY051bT4xNTcyMTwvUmVjTnVt
PjxyZWNvcmQ+PHJlYy1udW1iZXI+MTU3MjE8L3JlYy1udW1iZXI+PGZvcmVpZ24ta2V5cz48a2V5
IGFwcD0iRU4iIGRiLWlkPSI1ZjkydGE5c2F0d2Rkb2VmdHRoeDJ3dGt0NWZ3NTl0c3B6dnQiIHRp
bWVzdGFtcD0iMTcxMzQzMzUyMSIgZ3VpZD0iM2JmMDI2ZWItYWVmMS00N2Q0LTkwMmEtNmI5NGFi
MjFhNjQwIj4xNTcyMTwva2V5PjwvZm9yZWlnbi1rZXlzPjxyZWYtdHlwZSBuYW1lPSJKb3VybmFs
IEFydGljbGUiPjE3PC9yZWYtdHlwZT48Y29udHJpYnV0b3JzPjxhdXRob3JzPjxhdXRob3I+TGlu
LCBCcmVuZGEgQi48L2F1dGhvcj48YXV0aG9yPk1lbGJvdXJuZS1UaG9tYXMsIEplc3M8L2F1dGhv
cj48YXV0aG9yPkhvcGtpbnMsIE1hbmR5PC9hdXRob3I+PGF1dGhvcj5EdW5sb3AsIE1pY2hhZWw8
L2F1dGhvcj48YXV0aG9yPk1hY2dyZWdvciwgTmljaG9sYXMgQS48L2F1dGhvcj48YXV0aG9yPk1l
cnNvbiwgU2FtdWVsIEQuPC9hdXRob3I+PGF1dGhvcj5WZXJ0aWdhbiwgQ2FpdGxpbjwvYXV0aG9y
PjxhdXRob3I+SGlsbCwgUm9zZW1hcnk8L2F1dGhvcj48L2F1dGhvcnM+PC9jb250cmlidXRvcnM+
PHRpdGxlcz48dGl0bGU+SG9saXN0aWMgY2xpbWF0ZSBjaGFuZ2UgYWRhcHRhdGlvbiBmb3IgV29y
bGQgSGVyaXRhZ2U8L3RpdGxlPjxzZWNvbmRhcnktdGl0bGU+TmF0dXJlIFN1c3RhaW5hYmlsaXR5
PC9zZWNvbmRhcnktdGl0bGU+PC90aXRsZXM+PHBlcmlvZGljYWw+PGZ1bGwtdGl0bGU+TmF0dXJl
IFN1c3RhaW5hYmlsaXR5PC9mdWxsLXRpdGxlPjwvcGVyaW9kaWNhbD48cGFnZXM+MTE1Ny0xMTY1
PC9wYWdlcz48dm9sdW1lPjY8L3ZvbHVtZT48bnVtYmVyPjEwPC9udW1iZXI+PGRhdGVzPjx5ZWFy
PjIwMjM8L3llYXI+PHB1Yi1kYXRlcz48ZGF0ZT4yMDIzLzEwLzAxPC9kYXRlPjwvcHViLWRhdGVz
PjwvZGF0ZXM+PGlzYm4+MjM5OC05NjI5PC9pc2JuPjx1cmxzPjxyZWxhdGVkLXVybHM+PHVybD5o
dHRwczovL2RvaS5vcmcvMTAuMTAzOC9zNDE4OTMtMDIzLTAxMTUzLTE8L3VybD48L3JlbGF0ZWQt
dXJscz48L3VybHM+PGVsZWN0cm9uaWMtcmVzb3VyY2UtbnVtPjEwLjEwMzgvczQxODkzLTAyMy0w
MTE1My0xPC9lbGVjdHJvbmljLXJlc291cmNlLW51bT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XJuZXR0PC9BdXRob3I+PFllYXI+MjAyMjwvWWVhcj48
UmVjTnVtPjE1MTgwPC9SZWNOdW0+PERpc3BsYXlUZXh0PjxzdHlsZSBmYWNlPSJzdXBlcnNjcmlw
dCI+MTEtMTQ8L3N0eWxlPjwvRGlzcGxheVRleHQ+PHJlY29yZD48cmVjLW51bWJlcj4xNTE4MDwv
cmVjLW51bWJlcj48Zm9yZWlnbi1rZXlzPjxrZXkgYXBwPSJFTiIgZGItaWQ9IjVmOTJ0YTlzYXR3
ZGRvZWZ0dGh4Mnd0a3Q1Znc1OXRzcHp2dCIgdGltZXN0YW1wPSIxNjg5MjQwNjI5IiBndWlkPSI4
NWM3ZDk2NC0xMWI4LTRkYjctOTAyZi1kN2VkMTE4Y2ZkYWUiPjE1MTgwPC9rZXk+PC9mb3JlaWdu
LWtleXM+PHJlZi10eXBlIG5hbWU9IkpvdXJuYWwgQXJ0aWNsZSI+MTc8L3JlZi10eXBlPjxjb250
cmlidXRvcnM+PGF1dGhvcnM+PGF1dGhvcj5CYXJuZXR0LCBKb248L2F1dGhvcj48YXV0aG9yPkph
cmlsbG8sIFNlcmdpbzwvYXV0aG9yPjxhdXRob3I+U3dlYXJlciwgU3RlcGhlbiBFLjwvYXV0aG9y
PjxhdXRob3I+TG92ZWxvY2ssIENhdGhlcmluZSBFLjwvYXV0aG9yPjxhdXRob3I+UG9tZXJveSwg
QW5kcmV3PC9hdXRob3I+PGF1dGhvcj5Lb25sZWNobmVyLCBUZXJlc2E8L2F1dGhvcj48YXV0aG9y
PldhdGVycywgRWxpc3NhPC9hdXRob3I+PGF1dGhvcj5Nb3JyaXMsIFJlYmVjY2EgTC48L2F1dGhv
cj48YXV0aG9yPkxvd2UsIFJ5YW48L2F1dGhvcj48L2F1dGhvcnM+PC9jb250cmlidXRvcnM+PGF1
dGgtYWRkcmVzcz5HZW9ncmFwaHksIEVhcnRoIGFuZCBBdG1vc3BoZXJpYyBTY2llbmNlcywgVW5p
dmVyc2l0eSBvZiBNZWxib3VybmUsIE1lbGJvdXJuZSwgVmljdG9yaWEgMzAxMCwgQXVzdHJhbGlh
LiYjeEQ7TmF0aW9uYWwgQ2VudHJlIGZvciBDb2FzdHMgYW5kIENsaW1hdGUsIFNjaG9vbCBvZiBC
aW9TY2llbmNlcywgVW5pdmVyc2l0eSBvZiBNZWxib3VybmUsIE1lbGJvdXJuZSwgVmljdG9yaWEg
MzAxMCwgQXVzdHJhbGlhLiYjeEQ7U2Nob29sIG9mIEJpb2xvZ2ljYWwgU2NpZW5jZXMsIFRoZSBV
bml2ZXJzaXR5IG9mIFF1ZWVuc2xhbmQsIFN0IEx1Y2lhLCBRdWVlbnNsYW5kIDQwNzIsIEF1c3Ry
YWxpYS4mI3hEO1NjaG9vbCBvZiBCaW9TY2llbmNlcywgVW5pdmVyc2l0eSBvZiBNZWxib3VybmUs
IE1lbGJvdXJuZSwgVmljdG9yaWEgMzAxMCwgQXVzdHJhbGlhLiYjeEQ7V2lsZGxpZmUgQ29uc3Vs
dGFudHMgTHRkLCA3QSBWdWxjYW4gUGxhY2UsIE1pZGRsZXRvbiwgQ2hyaXN0Y2h1cmNoIDgwMjQs
IE5ldyBaZWFsYW5kLiYjeEQ7T2NlYW5zIEdyYWR1YXRlIFNjaG9vbCwgYW5kIFNjaG9vbCBvZiBF
YXJ0aCBTY2llbmNlcywgVGhlIFVuaXZlcnNpdHkgb2YgV2VzdGVybiBBdXN0cmFsaWEsIFBlcnRo
LCBXZXN0ZXJuIEF1c3RyYWxpYSA2MDA5LCBBdXN0cmFsaWEuPC9hdXRoLWFkZHJlc3M+PHRpdGxl
cz48dGl0bGU+TmF0dXJlLWJhc2VkIHNvbHV0aW9ucyBmb3IgYXRvbGwgaGFiaXRhYmlsaXR5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TAxMjQ8L3BhZ2VzPjx2b2x1bWU+Mzc3PC92b2x1bWU+PG51
bWJlcj4xODU0PC9udW1iZXI+PGVkaXRpb24+MjAyMjA1MTY8L2VkaXRpb24+PGtleXdvcmRzPjxr
ZXl3b3JkPkFjY2xpbWF0aXphdGlvbjwva2V5d29yZD48a2V5d29yZD4qQ2xpbWF0ZSBDaGFuZ2U8
L2tleXdvcmQ+PGtleXdvcmQ+KkVjb3N5c3RlbTwva2V5d29yZD48a2V5d29yZD5hZGFwdGF0aW9u
PC9rZXl3b3JkPjxrZXl3b3JkPmVuZ2luZWVyaW5nPC9rZXl3b3JkPjxrZXl3b3JkPmlzbGFuZHM8
L2tleXdvcmQ+PGtleXdvcmQ+c29jaWFsIGRpbWVuc2lvbnM8L2tleXdvcmQ+PGtleXdvcmQ+dGVj
aG5vbG9neTwva2V5d29yZD48a2V5d29yZD50cm9waWNzPC9rZXl3b3JkPjwva2V5d29yZHM+PGRh
dGVzPjx5ZWFyPjIwMjI8L3llYXI+PHB1Yi1kYXRlcz48ZGF0ZT5KdWwgNDwvZGF0ZT48L3B1Yi1k
YXRlcz48L2RhdGVzPjxpc2JuPjE0NzEtMjk3MCAoRWxlY3Ryb25pYykmI3hEOzA5NjItODQzNiAo
UHJpbnQpJiN4RDswOTYyLTg0MzYgKExpbmtpbmcpPC9pc2JuPjxhY2Nlc3Npb24tbnVtPjM1NTc0
ODUxPC9hY2Nlc3Npb24tbnVtPjx1cmxzPjxyZWxhdGVkLXVybHM+PHVybD5odHRwczovL3JveWFs
c29jaWV0eXB1Ymxpc2hpbmcub3JnL2RvaS9hYnMvMTAuMTA5OC9yc3RiLjIwMjEuMDEyNDwvdXJs
PjwvcmVsYXRlZC11cmxzPjwvdXJscz48Y3VzdG9tMT5XZSBkZWNsYXJlIHdlIGhhdmUgbm8gY29t
cGV0aW5nIGludGVyZXN0cy48L2N1c3RvbTE+PGN1c3RvbTI+UE1DOTEwODkzNzwvY3VzdG9tMj48
ZWxlY3Ryb25pYy1yZXNvdXJjZS1udW0+ZG9pOjEwLjEwOTgvcnN0Yi4yMDIxLjAxMjQ8L2VsZWN0
cm9uaWMtcmVzb3VyY2UtbnVtPjxyZW1vdGUtZGF0YWJhc2UtbmFtZT5NZWRsaW5lPC9yZW1vdGUt
ZGF0YWJhc2UtbmFtZT48cmVtb3RlLWRhdGFiYXNlLXByb3ZpZGVyPk5MTTwvcmVtb3RlLWRhdGFi
YXNlLXByb3ZpZGVyPjwvcmVjb3JkPjwvQ2l0ZT48Q2l0ZT48QXV0aG9yPlNlZGRvbjwvQXV0aG9y
PjxZZWFyPjIwMjA8L1llYXI+PFJlY051bT4xNTAzMzwvUmVjTnVtPjxyZWNvcmQ+PHJlYy1udW1i
ZXI+MTUwMzM8L3JlYy1udW1iZXI+PGZvcmVpZ24ta2V5cz48a2V5IGFwcD0iRU4iIGRiLWlkPSI1
ZjkydGE5c2F0d2Rkb2VmdHRoeDJ3dGt0NWZ3NTl0c3B6dnQiIHRpbWVzdGFtcD0iMTY4Njk0Mjg2
NCIgZ3VpZD0iNjYxMDczM2QtMzZhMS00NTViLTkzNGMtNTllOGVkY2M5Mzk2Ij4xNTAzMzwva2V5
PjwvZm9yZWlnbi1rZXlzPjxyZWYtdHlwZSBuYW1lPSJKb3VybmFsIEFydGljbGUiPjE3PC9yZWYt
dHlwZT48Y29udHJpYnV0b3JzPjxhdXRob3JzPjxhdXRob3I+U2VkZG9uLCBOYXRoYWxpZTwvYXV0
aG9yPjxhdXRob3I+Q2hhdXNzb24sIEFsZXhhbmRyZTwvYXV0aG9yPjxhdXRob3I+QmVycnksIFBh
bTwvYXV0aG9yPjxhdXRob3I+R2lyYXJkaW4sIEPDqWNpbGUgQS4gSi48L2F1dGhvcj48YXV0aG9y
PlNtaXRoLCBBbGlzb248L2F1dGhvcj48YXV0aG9yPlR1cm5lciwgQmV0aDwvYXV0aG9yPjwvYXV0
aG9ycz48L2NvbnRyaWJ1dG9ycz48YXV0aC1hZGRyZXNzPk5hdHVyZS1iYXNlZCBTb2x1dGlvbnMg
SW5pdGlhdGl2ZSwgRGVwYXJ0bWVudCBvZiBab29sb2d5LCBVbml2ZXJzaXR5IG9mIE94Zm9yZCwg
T3hmb3JkLCBVSy4mI3hEO0Vudmlyb25tZW50YWwgQ2hhbmdlIEluc3RpdHV0ZSwgU2Nob29sIG9m
IEdlb2dyYXBoeSBhbmQgRW52aXJvbm1lbnQsIFVuaXZlcnNpdHkgb2YgT3hmb3JkLCBPeGZvcmQs
IFVLLjwvYXV0aC1hZGRyZXNzPjx0aXRsZXM+PHRpdGxlPlVuZGVyc3RhbmRpbmcgdGhlIHZhbHVl
IGFuZCBsaW1pdHMgb2YgbmF0dXJlLWJhc2VkIHNvbHV0aW9ucyB0byBjbGltYXRlIGNoYW5nZSBh
bmQgb3RoZXIgZ2xvYmFsIGNoYWxsZW5nZX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yMDE5MDEyMDwv
cGFnZXM+PHZvbHVtZT4zNzU8L3ZvbHVtZT48bnVtYmVyPjE3OTQ8L251bWJlcj48ZWRpdGlvbj4y
MDIwMDEyNzwvZWRpdGlvbj48a2V5d29yZHM+PGtleXdvcmQ+KkJpb2RpdmVyc2l0eTwva2V5d29y
ZD48a2V5d29yZD4qQ2xpbWF0ZSBDaGFuZ2U8L2tleXdvcmQ+PGtleXdvcmQ+Q29uc2VydmF0aW9u
IG9mIE5hdHVyYWwgUmVzb3VyY2VzLyptZXRob2RzPC9rZXl3b3JkPjxrZXl3b3JkPipFY29zeXN0
ZW08L2tleXdvcmQ+PGtleXdvcmQ+UmVwcm9kdWNpYmlsaXR5IG9mIFJlc3VsdHM8L2tleXdvcmQ+
PGtleXdvcmQ+YWRhcHRhdGlvbjwva2V5d29yZD48a2V5d29yZD5lY29zeXN0ZW1zPC9rZXl3b3Jk
PjxrZXl3b3JkPm1pdGlnYXRpb248L2tleXdvcmQ+PGtleXdvcmQ+bmF0dXJlPC9rZXl3b3JkPjxr
ZXl3b3JkPnJlc3RvcmF0aW9uPC9rZXl3b3JkPjxrZXl3b3JkPnN1c3RhaW5hYmxlIGRldmVsb3Bt
ZW50PC9rZXl3b3JkPjwva2V5d29yZHM+PGRhdGVzPjx5ZWFyPjIwMjA8L3llYXI+PHB1Yi1kYXRl
cz48ZGF0ZT5NYXIgMTY8L2RhdGU+PC9wdWItZGF0ZXM+PC9kYXRlcz48aXNibj4xNDcxLTI5NzAg
KEVsZWN0cm9uaWMpJiN4RDswOTYyLTg0MzYgKFByaW50KSYjeEQ7MDk2Mi04NDM2IChMaW5raW5n
KTwvaXNibj48YWNjZXNzaW9uLW51bT4zMTk4MzM0NDwvYWNjZXNzaW9uLW51bT48dXJscz48cmVs
YXRlZC11cmxzPjx1cmw+aHR0cHM6Ly9yb3lhbHNvY2lldHlwdWJsaXNoaW5nLm9yZy9kb2kvYWJz
LzEwLjEwOTgvcnN0Yi4yMDE5LjAxMjA8L3VybD48L3JlbGF0ZWQtdXJscz48L3VybHM+PGN1c3Rv
bTE+V2UgZGVjbGFyZSB3ZSBoYXZlIG5vIGNvbXBldGluZyBpbnRlcmVzdHMuPC9jdXN0b20xPjxj
dXN0b20yPlBNQzcwMTc3NjM8L2N1c3RvbTI+PGVsZWN0cm9uaWMtcmVzb3VyY2UtbnVtPmRvaTox
MC4xMDk4L3JzdGIuMjAxOS4wMTIwPC9lbGVjdHJvbmljLXJlc291cmNlLW51bT48cmVtb3RlLWRh
dGFiYXNlLW5hbWU+TWVkbGluZTwvcmVtb3RlLWRhdGFiYXNlLW5hbWU+PHJlbW90ZS1kYXRhYmFz
ZS1wcm92aWRlcj5OTE08L3JlbW90ZS1kYXRhYmFzZS1wcm92aWRlcj48L3JlY29yZD48L0NpdGU+
PENpdGU+PEF1dGhvcj5TaW1wc29uPC9BdXRob3I+PFllYXI+MjAyNDwvWWVhcj48UmVjTnVtPjE1
Njg4PC9SZWNOdW0+PHJlY29yZD48cmVjLW51bWJlcj4xNTY4ODwvcmVjLW51bWJlcj48Zm9yZWln
bi1rZXlzPjxrZXkgYXBwPSJFTiIgZGItaWQ9IjVmOTJ0YTlzYXR3ZGRvZWZ0dGh4Mnd0a3Q1Znc1
OXRzcHp2dCIgdGltZXN0YW1wPSIxNzEwMDUwNzc4IiBndWlkPSJjZjJlYjdiYS1jZmZlLTQ2NTkt
ODFmMy03Y2E0NjBhNDk5ODUiPjE1Njg4PC9rZXk+PC9mb3JlaWduLWtleXM+PHJlZi10eXBlIG5h
bWU9IkpvdXJuYWwgQXJ0aWNsZSI+MTc8L3JlZi10eXBlPjxjb250cmlidXRvcnM+PGF1dGhvcnM+
PGF1dGhvcj5TaW1wc29uLCBOaWNob2xhcyBQLjwvYXV0aG9yPjxhdXRob3I+TWFjaCwgS2F0aGFy
aW5lIEouPC9hdXRob3I+PGF1dGhvcj5UZWJib3RoLCBNYXJrIEcuIEwuPC9hdXRob3I+PGF1dGhv
cj5HaWxtb3JlLCBFbGlzYWJldGggQS48L2F1dGhvcj48YXV0aG9yPlNpZGVycywgQS4gUi48L2F1
dGhvcj48YXV0aG9yPkhvbGRlbiwgUGV0cmE8L2F1dGhvcj48YXV0aG9yPkFuZGVyc29uLCBCcmls
w6k8L2F1dGhvcj48YXV0aG9yPlNpbmdoLCBDaGFuZG5pPC9hdXRob3I+PGF1dGhvcj5TYWJvdXIs
IFNhbG1hPC9hdXRob3I+PGF1dGhvcj5TdHJpbmdlciwgTGluZHNheSBDLjwvYXV0aG9yPjxhdXRo
b3I+U3Rlcmx5LCBIYXJhbGQ8L2F1dGhvcj48YXV0aG9yPldpbGxpYW1zLCBQb3J0aWEgQWRhZGU8
L2F1dGhvcj48YXV0aG9yPk1leWVyLCBBbmRyZWFzIEwuIFMuPC9hdXRob3I+PGF1dGhvcj5DdW5k
aWxsLCBHZW9yZ2luYTwvYXV0aG9yPjxhdXRob3I+Um9zZW5nYWVydG5lciwgU2FyYWg8L2F1dGhv
cj48YXV0aG9yPk51bm93LCBBYmRpbWFqaWQ8L2F1dGhvcj48YXV0aG9yPkFtYWtyYW5lLCBLYW1h
bDwvYXV0aG9yPjxhdXRob3I+VHJpc29zLCBDaHJpc3RvcGhlciBILjwvYXV0aG9yPjwvYXV0aG9y
cz48L2NvbnRyaWJ1dG9ycz48dGl0bGVzPjx0aXRsZT5SZXNlYXJjaCBwcmlvcml0aWVzIGZvciBj
bGltYXRlIG1vYmlsaXR5PC90aXRsZT48c2Vjb25kYXJ5LXRpdGxlPk9uZSBFYXJ0aDwvc2Vjb25k
YXJ5LXRpdGxlPjwvdGl0bGVzPjxwZXJpb2RpY2FsPjxmdWxsLXRpdGxlPk9uZSBFYXJ0aDwvZnVs
bC10aXRsZT48L3BlcmlvZGljYWw+PGRhdGVzPjx5ZWFyPjIwMjQ8L3llYXI+PC9kYXRlcz48cHVi
bGlzaGVyPkVsc2V2aWVyPC9wdWJsaXNoZXI+PGlzYm4+MjU5MC0zMzMwPC9pc2JuPjx1cmxzPjxy
ZWxhdGVkLXVybHM+PHVybD5odHRwczovL2RvaS5vcmcvMTAuMTAxNi9qLm9uZWVhci4yMDI0LjAy
LjAwMjwvdXJsPjwvcmVsYXRlZC11cmxzPjwvdXJscz48ZWxlY3Ryb25pYy1yZXNvdXJjZS1udW0+
MTAuMTAxNi9qLm9uZWVhci4yMDI0LjAyLjAwMjwvZWxlY3Ryb25pYy1yZXNvdXJjZS1udW0+PGFj
Y2Vzcy1kYXRlPjIwMjQvMDMvMDk8L2FjY2Vzcy1kYXRlPjwvcmVjb3JkPjwvQ2l0ZT48Q2l0ZT48
QXV0aG9yPkxpbjwvQXV0aG9yPjxZZWFyPjIwMjM8L1llYXI+PFJlY051bT4xNTcyMTwvUmVjTnVt
PjxyZWNvcmQ+PHJlYy1udW1iZXI+MTU3MjE8L3JlYy1udW1iZXI+PGZvcmVpZ24ta2V5cz48a2V5
IGFwcD0iRU4iIGRiLWlkPSI1ZjkydGE5c2F0d2Rkb2VmdHRoeDJ3dGt0NWZ3NTl0c3B6dnQiIHRp
bWVzdGFtcD0iMTcxMzQzMzUyMSIgZ3VpZD0iM2JmMDI2ZWItYWVmMS00N2Q0LTkwMmEtNmI5NGFi
MjFhNjQwIj4xNTcyMTwva2V5PjwvZm9yZWlnbi1rZXlzPjxyZWYtdHlwZSBuYW1lPSJKb3VybmFs
IEFydGljbGUiPjE3PC9yZWYtdHlwZT48Y29udHJpYnV0b3JzPjxhdXRob3JzPjxhdXRob3I+TGlu
LCBCcmVuZGEgQi48L2F1dGhvcj48YXV0aG9yPk1lbGJvdXJuZS1UaG9tYXMsIEplc3M8L2F1dGhv
cj48YXV0aG9yPkhvcGtpbnMsIE1hbmR5PC9hdXRob3I+PGF1dGhvcj5EdW5sb3AsIE1pY2hhZWw8
L2F1dGhvcj48YXV0aG9yPk1hY2dyZWdvciwgTmljaG9sYXMgQS48L2F1dGhvcj48YXV0aG9yPk1l
cnNvbiwgU2FtdWVsIEQuPC9hdXRob3I+PGF1dGhvcj5WZXJ0aWdhbiwgQ2FpdGxpbjwvYXV0aG9y
PjxhdXRob3I+SGlsbCwgUm9zZW1hcnk8L2F1dGhvcj48L2F1dGhvcnM+PC9jb250cmlidXRvcnM+
PHRpdGxlcz48dGl0bGU+SG9saXN0aWMgY2xpbWF0ZSBjaGFuZ2UgYWRhcHRhdGlvbiBmb3IgV29y
bGQgSGVyaXRhZ2U8L3RpdGxlPjxzZWNvbmRhcnktdGl0bGU+TmF0dXJlIFN1c3RhaW5hYmlsaXR5
PC9zZWNvbmRhcnktdGl0bGU+PC90aXRsZXM+PHBlcmlvZGljYWw+PGZ1bGwtdGl0bGU+TmF0dXJl
IFN1c3RhaW5hYmlsaXR5PC9mdWxsLXRpdGxlPjwvcGVyaW9kaWNhbD48cGFnZXM+MTE1Ny0xMTY1
PC9wYWdlcz48dm9sdW1lPjY8L3ZvbHVtZT48bnVtYmVyPjEwPC9udW1iZXI+PGRhdGVzPjx5ZWFy
PjIwMjM8L3llYXI+PHB1Yi1kYXRlcz48ZGF0ZT4yMDIzLzEwLzAxPC9kYXRlPjwvcHViLWRhdGVz
PjwvZGF0ZXM+PGlzYm4+MjM5OC05NjI5PC9pc2JuPjx1cmxzPjxyZWxhdGVkLXVybHM+PHVybD5o
dHRwczovL2RvaS5vcmcvMTAuMTAzOC9zNDE4OTMtMDIzLTAxMTUzLTE8L3VybD48L3JlbGF0ZWQt
dXJscz48L3VybHM+PGVsZWN0cm9uaWMtcmVzb3VyY2UtbnVtPjEwLjEwMzgvczQxODkzLTAyMy0w
MTE1My0xPC9lbGVjdHJvbmljLXJlc291cmNlLW51bT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2F2CED">
              <w:rPr>
                <w:rFonts w:ascii="Arial" w:hAnsi="Arial" w:cs="Arial"/>
                <w:noProof/>
                <w:sz w:val="22"/>
                <w:szCs w:val="22"/>
                <w:vertAlign w:val="superscript"/>
              </w:rPr>
              <w:t>11-14</w:t>
            </w:r>
            <w:r>
              <w:rPr>
                <w:rFonts w:ascii="Arial" w:hAnsi="Arial" w:cs="Arial"/>
                <w:sz w:val="22"/>
                <w:szCs w:val="22"/>
              </w:rPr>
              <w:fldChar w:fldCharType="end"/>
            </w:r>
            <w:r w:rsidRPr="002F2CED">
              <w:rPr>
                <w:rFonts w:ascii="Arial" w:hAnsi="Arial" w:cs="Arial"/>
                <w:sz w:val="22"/>
                <w:szCs w:val="22"/>
              </w:rPr>
              <w:t>,</w:t>
            </w:r>
            <w:r>
              <w:rPr>
                <w:rFonts w:ascii="Arial" w:hAnsi="Arial" w:cs="Arial"/>
                <w:sz w:val="22"/>
                <w:szCs w:val="22"/>
              </w:rPr>
              <w:t xml:space="preserve"> </w:t>
            </w:r>
            <w:r w:rsidRPr="002F2CED">
              <w:rPr>
                <w:rFonts w:ascii="Arial" w:hAnsi="Arial" w:cs="Arial"/>
                <w:sz w:val="22"/>
                <w:szCs w:val="22"/>
              </w:rPr>
              <w:t>with multiple co-benefits with development and mitigation outcomes, yet their effectiveness</w:t>
            </w:r>
            <w:r>
              <w:rPr>
                <w:rFonts w:ascii="Arial" w:hAnsi="Arial" w:cs="Arial"/>
                <w:sz w:val="22"/>
                <w:szCs w:val="22"/>
              </w:rPr>
              <w:t xml:space="preserve"> and the effectiveness of most other adaptation options </w:t>
            </w:r>
            <w:r w:rsidRPr="002F2CED">
              <w:rPr>
                <w:rFonts w:ascii="Arial" w:hAnsi="Arial" w:cs="Arial"/>
                <w:sz w:val="22"/>
                <w:szCs w:val="22"/>
              </w:rPr>
              <w:t>decreases with higher levels of global warming, particularly at the Paris Agreement limit of 2°C</w:t>
            </w:r>
            <w:r>
              <w:rPr>
                <w:rFonts w:ascii="Arial" w:hAnsi="Arial" w:cs="Arial"/>
                <w:sz w:val="22"/>
                <w:szCs w:val="22"/>
              </w:rPr>
              <w:fldChar w:fldCharType="begin">
                <w:fldData xml:space="preserve">PEVuZE5vdGU+PENpdGU+PEF1dGhvcj5TaW1wc29uPC9BdXRob3I+PFllYXI+MjAyNDwvWWVhcj48
UmVjTnVtPjE1OTM3PC9SZWNOdW0+PERpc3BsYXlUZXh0PjxzdHlsZSBmYWNlPSJzdXBlcnNjcmlw
dCI+NiwxNSwxNjwvc3R5bGU+PC9EaXNwbGF5VGV4dD48cmVjb3JkPjxyZWMtbnVtYmVyPjE1OTM3
PC9yZWMtbnVtYmVyPjxmb3JlaWduLWtleXM+PGtleSBhcHA9IkVOIiBkYi1pZD0iNWY5MnRhOXNh
dHdkZG9lZnR0aHgyd3RrdDVmdzU5dHNwenZ0IiB0aW1lc3RhbXA9IjE3MjYwMzY1OTciIGd1aWQ9
ImRlOGFmYWRlLTdkNDctNDcwZS05OTZjLWExZDcxZDVmYWE4YSI+MTU5Mzc8L2tleT48L2ZvcmVp
Z24ta2V5cz48cmVmLXR5cGUgbmFtZT0iUmVwb3J0Ij4yNzwvcmVmLXR5cGU+PGNvbnRyaWJ1dG9y
cz48YXV0aG9ycz48YXV0aG9yPlNpbXBzb24sIE5pY2hvbGFzIFAuPC9hdXRob3I+PGF1dGhvcj5T
YWJvdXIsIFNhbG1hPC9hdXRob3I+PGF1dGhvcj5DbGFya2UsIEpvYW5uZTwvYXV0aG9yPjxhdXRo
b3I+VGFuLCBFbGl6YWJldGg8L2F1dGhvcj48YXV0aG9yPldpbGtpbnNvbiwgRW1pbHk8L2F1dGhv
cj48YXV0aG9yPk9ybG92ZSwgQmVuPC9hdXRob3I+PC9hdXRob3JzPjx0ZXJ0aWFyeS1hdXRob3Jz
PjxhdXRob3I+T0RJPC9hdXRob3I+PC90ZXJ0aWFyeS1hdXRob3JzPjwvY29udHJpYnV0b3JzPjx0
aXRsZXM+PHRpdGxlPkhlcml0YWdlIGFkYXB0YXRpb24gdG8gY2xpbWF0ZSBjaGFuZ2U6IHJlZHVj
aW5nIHJpc2sgYW5kIGhhcm5lc3Npbmcgb3Bwb3J0dW5pdGllczwvdGl0bGU+PHNlY29uZGFyeS10
aXRsZT5PREkgV29ya2luZyBQYXBlcjwvc2Vjb25kYXJ5LXRpdGxlPjwvdGl0bGVzPjxwYWdlcz4y
OTwvcGFnZXM+PGRhdGVzPjx5ZWFyPjIwMjQ8L3llYXI+PC9kYXRlcz48cHViLWxvY2F0aW9uPkxv
bmRvbjwvcHViLWxvY2F0aW9uPjxwdWJsaXNoZXI+T0RJPC9wdWJsaXNoZXI+PHVybHM+PC91cmxz
PjwvcmVjb3JkPjwvQ2l0ZT48Q2l0ZT48QXV0aG9yPkJlcnJhbmctRm9yZDwvQXV0aG9yPjxZZWFy
PjIwMjE8L1llYXI+PFJlY051bT4xNDI5MTwvUmVjTnVtPjxyZWNvcmQ+PHJlYy1udW1iZXI+MTQy
OTE8L3JlYy1udW1iZXI+PGZvcmVpZ24ta2V5cz48a2V5IGFwcD0iRU4iIGRiLWlkPSI1ZjkydGE5
c2F0d2Rkb2VmdHRoeDJ3dGt0NWZ3NTl0c3B6dnQiIHRpbWVzdGFtcD0iMTY4NTM0ODMxMyIgZ3Vp
ZD0iZDg3MzU3NzAtNzZhZS00ZDY0LThjZjctNzNmZGQ3OTc3M2I1Ij4xNDI5MTwva2V5PjwvZm9y
ZWlnbi1rZXlzPjxyZWYtdHlwZSBuYW1lPSJKb3VybmFsIEFydGljbGUiPjE3PC9yZWYtdHlwZT48
Y29udHJpYnV0b3JzPjxhdXRob3JzPjxhdXRob3I+QmVycmFuZy1Gb3JkLCBMZWE8L2F1dGhvcj48
YXV0aG9yPlNpZGVycywgQS4gUi48L2F1dGhvcj48YXV0aG9yPkxlc25pa293c2tpLCBBbGV4YW5k
cmE8L2F1dGhvcj48YXV0aG9yPkZpc2NoZXIsIEFsZXhhbmRyYSBQYWlnZTwvYXV0aG9yPjxhdXRo
b3I+Q2FsbGFnaGFuLCBNYXggVy48L2F1dGhvcj48YXV0aG9yPkhhZGRhd2F5LCBOZWFsIFIuPC9h
dXRob3I+PGF1dGhvcj5NYWNoLCBLYXRoYXJpbmUgSi48L2F1dGhvcj48YXV0aG9yPkFyYW9zLCBN
YWxjb2xtPC9hdXRob3I+PGF1dGhvcj5TaGFoLCBNb2hhbW1hZCBBbWludXIgUmFobWFuPC9hdXRo
b3I+PGF1dGhvcj5XYW5uZXdpdHosIE1pYTwvYXV0aG9yPjxhdXRob3I+RG9zaGksIERlZXBhbDwv
YXV0aG9yPjxhdXRob3I+TGVpdGVyLCBUaW1vPC9hdXRob3I+PGF1dGhvcj5NYXRhdmVsLCBDdXN0
b2RpbzwvYXV0aG9yPjxhdXRob3I+TXVzYWgtU3VydWd1LCBKdXN0aWNlIElzc2FoPC9hdXRob3I+
PGF1dGhvcj5Xb25nLVBhcm9kaSwgR2FicmllbGxlPC9hdXRob3I+PGF1dGhvcj5BbnR3aS1BZ3ll
aSwgUGhpbGlwPC9hdXRob3I+PGF1dGhvcj5BamliYWRlLCBJZG93dTwvYXV0aG9yPjxhdXRob3I+
Q2hhdWhhbiwgTmVoYTwvYXV0aG9yPjxhdXRob3I+S2FrZW5tYXN0ZXIsIFdpbGxpYW08L2F1dGhv
cj48YXV0aG9yPkdyYWR5LCBDYWl0bGluPC9hdXRob3I+PGF1dGhvcj5DaGFsYXN0YW5pLCBWYXNp
bGlraSBJLjwvYXV0aG9yPjxhdXRob3I+SmFnYW5uYXRoYW4sIEtyaXBhPC9hdXRob3I+PGF1dGhv
cj5HYWxhcHBhdGh0aGksIEVyYW5nYSBLLjwvYXV0aG9yPjxhdXRob3I+U2l0YXRpLCBBc2hhPC9h
dXRob3I+PGF1dGhvcj5TY2FycGEsIEdpdWxpYTwvYXV0aG9yPjxhdXRob3I+VG90aW4sIEVkbW9u
ZDwvYXV0aG9yPjxhdXRob3I+RGF2aXMsIEthdHk8L2F1dGhvcj48YXV0aG9yPkhhbWlsdG9uLCBO
aWtpdGEgQ2hhcmxlczwvYXV0aG9yPjxhdXRob3I+S2lyY2hob2ZmLCBDaHJpc3RpbmUgSi48L2F1
dGhvcj48YXV0aG9yPkt1bWFyLCBQcmF2ZWVuPC9hdXRob3I+PGF1dGhvcj5QZW50eiwgQnJpYW48
L2F1dGhvcj48YXV0aG9yPlNpbXBzb24sIE5pY2hvbGFzIFAuPC9hdXRob3I+PGF1dGhvcj5UaGVv
a3JpdG9mZiwgRW1pbHk8L2F1dGhvcj48YXV0aG9yPkRlcnluZywgRGVscGhpbmU8L2F1dGhvcj48
YXV0aG9yPlJlY2tpZW4sIERpYW5hPC9hdXRob3I+PGF1dGhvcj5aYXZhbGV0YS1Db3J0aWpvLCBD
YXJvbDwvYXV0aG9yPjxhdXRob3I+VWxpYmFycmksIE5pY29sYTwvYXV0aG9yPjxhdXRob3I+U2Vn
bm9uLCBBbGNhZGUgQy48L2F1dGhvcj48YXV0aG9yPktoYXZoYWdhbGksIFZoYWxpbmF2aG88L2F1
dGhvcj48YXV0aG9yPlNoYW5nLCBZdWFueXVhbjwvYXV0aG9yPjxhdXRob3I+WnZvYmdvLCBMdWNr
c29uPC9hdXRob3I+PGF1dGhvcj5ab21tZXJzLCBaaW50YTwvYXV0aG9yPjxhdXRob3I+WHUsIEpp
cmVuPC9hdXRob3I+PGF1dGhvcj5XaWxsaWFtcywgUG9ydGlhIEFkYWRlPC9hdXRob3I+PGF1dGhv
cj5DYW5vc2EsIEl2YW4gVmlsbGF2ZXJkZTwvYXV0aG9yPjxhdXRob3I+dmFuIE1hYW5lbiwgTmlj
b2xlPC9hdXRob3I+PGF1dGhvcj52YW4gQmF2ZWwsIEJpYW5jYTwvYXV0aG9yPjxhdXRob3I+dmFu
IEFhbHN0LCBNYWFydGVuPC9hdXRob3I+PGF1dGhvcj5UdXJlay1IYW5raW5zLCBMeW7DqWUgTC48
L2F1dGhvcj48YXV0aG9yPlRyaXZlZGksIEhhc3RpPC9hdXRob3I+PGF1dGhvcj5Ucmlzb3MsIENo
cmlzdG9waGVyIEguPC9hdXRob3I+PGF1dGhvcj5UaG9tYXMsIEFkZWxsZTwvYXV0aG9yPjxhdXRo
b3I+VGhha3VyLCBTaGlubnk8L2F1dGhvcj48YXV0aG9yPlRlbXBsZW1hbiwgU2llbm5hPC9hdXRo
b3I+PGF1dGhvcj5TdHJpbmdlciwgTGluZHNheSBDLjwvYXV0aG9yPjxhdXRob3I+U290bmlrLCBH
YXJyeTwvYXV0aG9yPjxhdXRob3I+U2pvc3Ryb20sIEthdGhyeW4gRGFuYTwvYXV0aG9yPjxhdXRo
b3I+U2luZ2gsIENoYW5kbmk8L2F1dGhvcj48YXV0aG9yPlNpw7FhLCBNYXJpZWxsYSBaLjwvYXV0
aG9yPjxhdXRob3I+U2h1a2xhLCBSb29wYW08L2F1dGhvcj48YXV0aG9yPlNhcmRhbnMsIEpvcmRp
PC9hdXRob3I+PGF1dGhvcj5TYWx1YmksIEV1bmljZSBBLjwvYXV0aG9yPjxhdXRob3I+U2FmYWVl
IENoYWxrYXNyYSwgTG9saXRhIFNoYWlsYTwvYXV0aG9yPjxhdXRob3I+UnVpei1Ew61heiwgUmFx
dWVsPC9hdXRob3I+PGF1dGhvcj5SaWNoYXJkcywgQ2FyeXM8L2F1dGhvcj48YXV0aG9yPlBva2hh
cmVsLCBQcmF0aWs8L2F1dGhvcj48YXV0aG9yPlBldHpvbGQsIEphbjwvYXV0aG9yPjxhdXRob3I+
UGVudWVsYXMsIEpvc2VwPC9hdXRob3I+PGF1dGhvcj5QZWxhZXogQXZpbGEsIEp1bGlhPC9hdXRo
b3I+PGF1dGhvcj5NdXJpbGxvLCBKdWxpYSBCLiBQYXptaW5vPC9hdXRob3I+PGF1dGhvcj5PdW5p
LCBTb3VoYTwvYXV0aG9yPjxhdXRob3I+TmllbWFubiwgSmVubmlmZXI8L2F1dGhvcj48YXV0aG9y
Pk5pZWxzZW4sIE1pcmlhbTwvYXV0aG9yPjxhdXRob3I+TmV3LCBNYXJrPC9hdXRob3I+PGF1dGhv
cj5OYXluYSBTY2h3ZXJkdGxlLCBQYXRyaWNpYTwvYXV0aG9yPjxhdXRob3I+TmFnbGUgQWx2ZXJp
bywgR2FicmllbGE8L2F1dGhvcj48YXV0aG9yPk11bGxpbiwgQ3Jpc3RpbmEgQS48L2F1dGhvcj48
YXV0aG9yPk11bGxlbml0ZSwgSm9zaHVhPC9hdXRob3I+PGF1dGhvcj5Nb3N1cnNrYSwgQW51c3pr
YTwvYXV0aG9yPjxhdXRob3I+TW9yZWNyb2Z0LCBNaWtlIEQuPC9hdXRob3I+PGF1dGhvcj5NaW54
LCBKYW4gQy48L2F1dGhvcj48YXV0aG9yPk1hc2tlbGwsIEdpbmE8L2F1dGhvcj48YXV0aG9yPk51
bmJvZ3UsIEFicmFoYW0gTWFyc2hhbGw8L2F1dGhvcj48YXV0aG9yPk1hZ25hbiwgQWxleGFuZHJl
IEsuPC9hdXRob3I+PGF1dGhvcj5Md2FzYSwgU2h1YWliPC9hdXRob3I+PGF1dGhvcj5MdWthcy1T
aXRob2xlLCBNZWdhbjwvYXV0aG9yPjxhdXRob3I+TGlzc25lciwgVGFiZWE8L2F1dGhvcj48YXV0
aG9yPkxpbGZvcmQsIE9saXZlcjwvYXV0aG9yPjxhdXRob3I+S29sbGVyLCBTdGV2ZW4gRi48L2F1
dGhvcj48YXV0aG9yPkp1cmpvbmFzLCBNYXR0aGV3PC9hdXRob3I+PGF1dGhvcj5Kb2UsIEVscGhp
biBUb208L2F1dGhvcj48YXV0aG9yPkh1eW5oLCBMYW0gVC4gTS48L2F1dGhvcj48YXV0aG9yPkhp
bGwsIEF2ZXJ5PC9hdXRob3I+PGF1dGhvcj5IZXJuYW5kZXosIFJlYmVjY2EgUi48L2F1dGhvcj48
YXV0aG9yPkhlZ2RlLCBHcmVlc2htYTwvYXV0aG9yPjxhdXRob3I+SGF3eHdlbGwsIFRvbTwvYXV0
aG9yPjxhdXRob3I+SGFycGVyLCBTaGVyaWxlZTwvYXV0aG9yPjxhdXRob3I+SGFyZGVuLCBBbGV4
YW5kcmE8L2F1dGhvcj48YXV0aG9yPkhhYXNub290LCBNYXJqb2xpam48L2F1dGhvcj48YXV0aG9y
PkdpbG1vcmUsIEVsaXNhYmV0aCBBLjwvYXV0aG9yPjxhdXRob3I+R2ljaHVraSwgTGVhaDwvYXV0
aG9yPjxhdXRob3I+R2F0dCwgQWx5c3NhPC9hdXRob3I+PGF1dGhvcj5HYXJzY2hhZ2VuLCBNYXR0
aGlhczwvYXV0aG9yPjxhdXRob3I+Rm9yZCwgSmFtZXMgRC48L2F1dGhvcj48YXV0aG9yPkZvcmJl
cywgQW5kcmV3PC9hdXRob3I+PGF1dGhvcj5GYXJyZWxsLCBBaWRhbiBELjwvYXV0aG9yPjxhdXRo
b3I+RW5xdWlzdCwgQ2Fyb2x5biBBLiBGLjwvYXV0aG9yPjxhdXRob3I+RWxsaW90dCwgU3VzYW48
L2F1dGhvcj48YXV0aG9yPkR1bmNhbiwgRW1pbHk8L2F1dGhvcj48YXV0aG9yPkNvdWdobGFuIGRl
IFBlcmV6LCBFcmluPC9hdXRob3I+PGF1dGhvcj5Db2dnaW5zLCBTaGF1Z248L2F1dGhvcj48YXV0
aG9yPkNoZW4sIFRhcmE8L2F1dGhvcj48YXV0aG9yPkNhbXBiZWxsLCBEb25vdmFuPC9hdXRob3I+
PGF1dGhvcj5Ccm93bmUsIEthdGhlcmluZSBFLjwvYXV0aG9yPjxhdXRob3I+Qm93ZW4sIEthdGhy
eW4gSi48L2F1dGhvcj48YXV0aG9yPkJpZXNicm9laywgUm9iYmVydDwvYXV0aG9yPjxhdXRob3I+
QmhhdHQsIEluZHJhIEQuPC9hdXRob3I+PGF1dGhvcj5CZXpuZXIgS2VyciwgUmFjaGVsPC9hdXRo
b3I+PGF1dGhvcj5CYXJyLCBTdGVwaGFuaWUgTC48L2F1dGhvcj48YXV0aG9yPkJha2VyLCBFbWls
eTwvYXV0aG9yPjxhdXRob3I+QXVzdGluLCBTdGVwaGFuaWUgRS48L2F1dGhvcj48YXV0aG9yPkFy
b3RvbWEtUm9qYXMsIEluZ3JpZDwvYXV0aG9yPjxhdXRob3I+QW5kZXJzb24sIENocmlzdGE8L2F1
dGhvcj48YXV0aG9yPkFqYXosIFdhcmRhPC9hdXRob3I+PGF1dGhvcj5BZ3Jhd2FsLCBUYW52aTwv
YXV0aG9yPjxhdXRob3I+QWJ1LCBUaGVsbWEgWnVsZmF3dTwvYXV0aG9yPjwvYXV0aG9ycz48L2Nv
bnRyaWJ1dG9ycz48dGl0bGVzPjx0aXRsZT5BIHN5c3RlbWF0aWMgZ2xvYmFsIHN0b2NrdGFrZSBv
ZiBldmlkZW5jZSBvbiBodW1hbiBhZGFwdGF0aW9uIHRvIGNsaW1hdGUgY2hhbmdlPC90aXRsZT48
c2Vjb25kYXJ5LXRpdGxlPk5hdHVyZSBDbGltYXRlIENoYW5nZTwvc2Vjb25kYXJ5LXRpdGxlPjwv
dGl0bGVzPjxwZXJpb2RpY2FsPjxmdWxsLXRpdGxlPk5hdHVyZSBDbGltYXRlIENoYW5nZTwvZnVs
bC10aXRsZT48L3BlcmlvZGljYWw+PHBhZ2VzPjk4OS0xMDAwPC9wYWdlcz48dm9sdW1lPjExPC92
b2x1bWU+PG51bWJlcj4xMTwvbnVtYmVyPjxkYXRlcz48eWVhcj4yMDIxPC95ZWFyPjwvZGF0ZXM+
PGlzYm4+MTc1OC02Nzk4PC9pc2JuPjx1cmxzPjxyZWxhdGVkLXVybHM+PHVybD5odHRwczovL2Rv
aS5vcmcvMTAuMTAzOC9zNDE1NTgtMDIxLTAxMTcwLXk8L3VybD48L3JlbGF0ZWQtdXJscz48L3Vy
bHM+PGVsZWN0cm9uaWMtcmVzb3VyY2UtbnVtPjEwLjEwMzgvczQxNTU4LTAyMS0wMTE3MC15PC9l
bGVjdHJvbmljLXJlc291cmNlLW51bT48L3JlY29yZD48L0NpdGU+PENpdGU+PEF1dGhvcj5PJmFw
b3M7TmVpbGw8L0F1dGhvcj48WWVhcj4yMDIyPC9ZZWFyPjxSZWNOdW0+MTQ3MDM8L1JlY051bT48
cmVjb3JkPjxyZWMtbnVtYmVyPjE0NzAzPC9yZWMtbnVtYmVyPjxmb3JlaWduLWtleXM+PGtleSBh
cHA9IkVOIiBkYi1pZD0iNWY5MnRhOXNhdHdkZG9lZnR0aHgyd3RrdDVmdzU5dHNwenZ0IiB0aW1l
c3RhbXA9IjE2ODUzNDgzMjMiIGd1aWQ9IjNhYzNlMjA3LTljMTgtNDExYS04NTc5LTBmNDFiNjFj
MGJkNyI+MTQ3MDM8L2tleT48L2ZvcmVpZ24ta2V5cz48cmVmLXR5cGUgbmFtZT0iQm9vayBTZWN0
aW9uIj41PC9yZWYtdHlwZT48Y29udHJpYnV0b3JzPjxhdXRob3JzPjxhdXRob3I+TyZhcG9zO05l
aWxsLCBCLjwvYXV0aG9yPjxhdXRob3I+dmFuIEFhbHN0LCBNLiA8L2F1dGhvcj48YXV0aG9yPlph
aXRvbiBJYnJhaGltLCBaLiA8L2F1dGhvcj48YXV0aG9yPkJlcnJhbmctRm9yZCwgTC48L2F1dGhv
cj48YXV0aG9yPkJoYWR3YWwsIFMuIDwvYXV0aG9yPjxhdXRob3I+QnVoYXVnLCBILiA8L2F1dGhv
cj48YXV0aG9yPkRpYXosIEQuIDwvYXV0aG9yPjxhdXRob3I+RnJpZWxlciwgSy4gPC9hdXRob3I+
PGF1dGhvcj5HYXJzY2hhZ2VuLCBNLiA8L2F1dGhvcj48YXV0aG9yPk1hZ25hbiwgQS4gSy48L2F1
dGhvcj48YXV0aG9yPk1pZGdsZXksIEcuIDwvYXV0aG9yPjxhdXRob3I+TWlyemFiYWV2LCBBLiA8
L2F1dGhvcj48YXV0aG9yPlRob21hcywgQS4gPC9hdXRob3I+PGF1dGhvcj5XYXJyZW4sIFIuIDwv
YXV0aG9yPjwvYXV0aG9ycz48c2Vjb25kYXJ5LWF1dGhvcnM+PGF1dGhvcj5Qw7ZydG5lciwgSC4t
Ty48L2F1dGhvcj48YXV0aG9yPlJvYmVydHMsIEQuQy4gPC9hdXRob3I+PGF1dGhvcj5UaWdub3Is
IE0uIDwvYXV0aG9yPjxhdXRob3I+UG9sb2N6YW5za2EsIEUuUy4gPC9hdXRob3I+PGF1dGhvcj5N
aW50ZW5iZWNrLCBLLiA8L2F1dGhvcj48YXV0aG9yPkFsZWdyw61hLCBBLiA8L2F1dGhvcj48YXV0
aG9yPkNyYWlnLCBNLiA8L2F1dGhvcj48YXV0aG9yPkxhbmdzZG9yZiwgUy4gPC9hdXRob3I+PGF1
dGhvcj5Mw7ZzY2hrZSwgUy48L2F1dGhvcj48YXV0aG9yPk3DtmxsZXIsIFYuIDwvYXV0aG9yPjxh
dXRob3I+T2tlbSwgQS4gPC9hdXRob3I+PGF1dGhvcj5SYW1hIEIuIDwvYXV0aG9yPjwvc2Vjb25k
YXJ5LWF1dGhvcnM+PC9jb250cmlidXRvcnM+PHRpdGxlcz48dGl0bGU+S2V5IFJpc2tzIEFjcm9z
cyBTZWN0b3JzIGFuZCBSZWdpb25zPC90aXRsZT48c2Vjb25kYXJ5LXRpdGxlPkNsaW1hdGUgQ2hh
bmdlIDIwMjI6IEltcGFjdHMsIEFkYXB0YXRpb24sIGFuZCBWdWxuZXJhYmlsaXR5LiBDb250cmli
dXRpb24gb2YgV29ya2luZyBHcm91cCBJSSB0byB0aGUgU2l4dGggQXNzZXNzbWVudCBSZXBvcnQg
b2YgdGhlIEludGVyZ292ZXJubWVudGFsIFBhbmVsIG9uIENsaW1hdGUgQ2hhbmdlPC9zZWNvbmRh
cnktdGl0bGU+PC90aXRsZXM+PHBhZ2VzPjEyODwvcGFnZXM+PGRhdGVzPjx5ZWFyPjIwMjI8L3ll
YXI+PC9kYXRlcz48cHViLWxvY2F0aW9uPkNhbWJyaWRnZTwvcHViLWxvY2F0aW9uPjxwdWJsaXNo
ZXI+Q2FtYnJpZGdlIFVuaXZlcnNpdHkgUHJlc3M8L3B1Ymxpc2hlcj48dXJscz48cmVsYXRlZC11
cmxzPjx1cmw+aHR0cHM6Ly93d3cuaXBjYy5jaC9yZXBvcnQvYXI2L3dnMi9kb3dubG9hZHMvcmVw
b3J0L0lQQ0NfQVI2X1dHSUlfRmluYWxEcmFmdF9DaGFwdGVyMTYucGRmPC91cmw+PC9yZWxhdGVk
LXVybHM+PC91cmxzPjxlbGVjdHJvbmljLXJlc291cmNlLW51bT4xMDE3Lzk3ODEwMDkzMjU4NDQu
MDI1PC9lbGVjdHJvbmljLXJlc291cmNlLW51bT48L3JlY29yZD48L0NpdGU+PC9FbmROb3RlPgB=
</w:fldData>
              </w:fldChar>
            </w:r>
            <w:r w:rsidR="00806864">
              <w:rPr>
                <w:rFonts w:ascii="Arial" w:hAnsi="Arial" w:cs="Arial"/>
                <w:sz w:val="22"/>
                <w:szCs w:val="22"/>
              </w:rPr>
              <w:instrText xml:space="preserve"> ADDIN EN.CITE </w:instrText>
            </w:r>
            <w:r w:rsidR="00806864">
              <w:rPr>
                <w:rFonts w:ascii="Arial" w:hAnsi="Arial" w:cs="Arial"/>
                <w:sz w:val="22"/>
                <w:szCs w:val="22"/>
              </w:rPr>
              <w:fldChar w:fldCharType="begin">
                <w:fldData xml:space="preserve">PEVuZE5vdGU+PENpdGU+PEF1dGhvcj5TaW1wc29uPC9BdXRob3I+PFllYXI+MjAyNDwvWWVhcj48
UmVjTnVtPjE1OTM3PC9SZWNOdW0+PERpc3BsYXlUZXh0PjxzdHlsZSBmYWNlPSJzdXBlcnNjcmlw
dCI+NiwxNSwxNjwvc3R5bGU+PC9EaXNwbGF5VGV4dD48cmVjb3JkPjxyZWMtbnVtYmVyPjE1OTM3
PC9yZWMtbnVtYmVyPjxmb3JlaWduLWtleXM+PGtleSBhcHA9IkVOIiBkYi1pZD0iNWY5MnRhOXNh
dHdkZG9lZnR0aHgyd3RrdDVmdzU5dHNwenZ0IiB0aW1lc3RhbXA9IjE3MjYwMzY1OTciIGd1aWQ9
ImRlOGFmYWRlLTdkNDctNDcwZS05OTZjLWExZDcxZDVmYWE4YSI+MTU5Mzc8L2tleT48L2ZvcmVp
Z24ta2V5cz48cmVmLXR5cGUgbmFtZT0iUmVwb3J0Ij4yNzwvcmVmLXR5cGU+PGNvbnRyaWJ1dG9y
cz48YXV0aG9ycz48YXV0aG9yPlNpbXBzb24sIE5pY2hvbGFzIFAuPC9hdXRob3I+PGF1dGhvcj5T
YWJvdXIsIFNhbG1hPC9hdXRob3I+PGF1dGhvcj5DbGFya2UsIEpvYW5uZTwvYXV0aG9yPjxhdXRo
b3I+VGFuLCBFbGl6YWJldGg8L2F1dGhvcj48YXV0aG9yPldpbGtpbnNvbiwgRW1pbHk8L2F1dGhv
cj48YXV0aG9yPk9ybG92ZSwgQmVuPC9hdXRob3I+PC9hdXRob3JzPjx0ZXJ0aWFyeS1hdXRob3Jz
PjxhdXRob3I+T0RJPC9hdXRob3I+PC90ZXJ0aWFyeS1hdXRob3JzPjwvY29udHJpYnV0b3JzPjx0
aXRsZXM+PHRpdGxlPkhlcml0YWdlIGFkYXB0YXRpb24gdG8gY2xpbWF0ZSBjaGFuZ2U6IHJlZHVj
aW5nIHJpc2sgYW5kIGhhcm5lc3Npbmcgb3Bwb3J0dW5pdGllczwvdGl0bGU+PHNlY29uZGFyeS10
aXRsZT5PREkgV29ya2luZyBQYXBlcjwvc2Vjb25kYXJ5LXRpdGxlPjwvdGl0bGVzPjxwYWdlcz4y
OTwvcGFnZXM+PGRhdGVzPjx5ZWFyPjIwMjQ8L3llYXI+PC9kYXRlcz48cHViLWxvY2F0aW9uPkxv
bmRvbjwvcHViLWxvY2F0aW9uPjxwdWJsaXNoZXI+T0RJPC9wdWJsaXNoZXI+PHVybHM+PC91cmxz
PjwvcmVjb3JkPjwvQ2l0ZT48Q2l0ZT48QXV0aG9yPkJlcnJhbmctRm9yZDwvQXV0aG9yPjxZZWFy
PjIwMjE8L1llYXI+PFJlY051bT4xNDI5MTwvUmVjTnVtPjxyZWNvcmQ+PHJlYy1udW1iZXI+MTQy
OTE8L3JlYy1udW1iZXI+PGZvcmVpZ24ta2V5cz48a2V5IGFwcD0iRU4iIGRiLWlkPSI1ZjkydGE5
c2F0d2Rkb2VmdHRoeDJ3dGt0NWZ3NTl0c3B6dnQiIHRpbWVzdGFtcD0iMTY4NTM0ODMxMyIgZ3Vp
ZD0iZDg3MzU3NzAtNzZhZS00ZDY0LThjZjctNzNmZGQ3OTc3M2I1Ij4xNDI5MTwva2V5PjwvZm9y
ZWlnbi1rZXlzPjxyZWYtdHlwZSBuYW1lPSJKb3VybmFsIEFydGljbGUiPjE3PC9yZWYtdHlwZT48
Y29udHJpYnV0b3JzPjxhdXRob3JzPjxhdXRob3I+QmVycmFuZy1Gb3JkLCBMZWE8L2F1dGhvcj48
YXV0aG9yPlNpZGVycywgQS4gUi48L2F1dGhvcj48YXV0aG9yPkxlc25pa293c2tpLCBBbGV4YW5k
cmE8L2F1dGhvcj48YXV0aG9yPkZpc2NoZXIsIEFsZXhhbmRyYSBQYWlnZTwvYXV0aG9yPjxhdXRo
b3I+Q2FsbGFnaGFuLCBNYXggVy48L2F1dGhvcj48YXV0aG9yPkhhZGRhd2F5LCBOZWFsIFIuPC9h
dXRob3I+PGF1dGhvcj5NYWNoLCBLYXRoYXJpbmUgSi48L2F1dGhvcj48YXV0aG9yPkFyYW9zLCBN
YWxjb2xtPC9hdXRob3I+PGF1dGhvcj5TaGFoLCBNb2hhbW1hZCBBbWludXIgUmFobWFuPC9hdXRo
b3I+PGF1dGhvcj5XYW5uZXdpdHosIE1pYTwvYXV0aG9yPjxhdXRob3I+RG9zaGksIERlZXBhbDwv
YXV0aG9yPjxhdXRob3I+TGVpdGVyLCBUaW1vPC9hdXRob3I+PGF1dGhvcj5NYXRhdmVsLCBDdXN0
b2RpbzwvYXV0aG9yPjxhdXRob3I+TXVzYWgtU3VydWd1LCBKdXN0aWNlIElzc2FoPC9hdXRob3I+
PGF1dGhvcj5Xb25nLVBhcm9kaSwgR2FicmllbGxlPC9hdXRob3I+PGF1dGhvcj5BbnR3aS1BZ3ll
aSwgUGhpbGlwPC9hdXRob3I+PGF1dGhvcj5BamliYWRlLCBJZG93dTwvYXV0aG9yPjxhdXRob3I+
Q2hhdWhhbiwgTmVoYTwvYXV0aG9yPjxhdXRob3I+S2FrZW5tYXN0ZXIsIFdpbGxpYW08L2F1dGhv
cj48YXV0aG9yPkdyYWR5LCBDYWl0bGluPC9hdXRob3I+PGF1dGhvcj5DaGFsYXN0YW5pLCBWYXNp
bGlraSBJLjwvYXV0aG9yPjxhdXRob3I+SmFnYW5uYXRoYW4sIEtyaXBhPC9hdXRob3I+PGF1dGhv
cj5HYWxhcHBhdGh0aGksIEVyYW5nYSBLLjwvYXV0aG9yPjxhdXRob3I+U2l0YXRpLCBBc2hhPC9h
dXRob3I+PGF1dGhvcj5TY2FycGEsIEdpdWxpYTwvYXV0aG9yPjxhdXRob3I+VG90aW4sIEVkbW9u
ZDwvYXV0aG9yPjxhdXRob3I+RGF2aXMsIEthdHk8L2F1dGhvcj48YXV0aG9yPkhhbWlsdG9uLCBO
aWtpdGEgQ2hhcmxlczwvYXV0aG9yPjxhdXRob3I+S2lyY2hob2ZmLCBDaHJpc3RpbmUgSi48L2F1
dGhvcj48YXV0aG9yPkt1bWFyLCBQcmF2ZWVuPC9hdXRob3I+PGF1dGhvcj5QZW50eiwgQnJpYW48
L2F1dGhvcj48YXV0aG9yPlNpbXBzb24sIE5pY2hvbGFzIFAuPC9hdXRob3I+PGF1dGhvcj5UaGVv
a3JpdG9mZiwgRW1pbHk8L2F1dGhvcj48YXV0aG9yPkRlcnluZywgRGVscGhpbmU8L2F1dGhvcj48
YXV0aG9yPlJlY2tpZW4sIERpYW5hPC9hdXRob3I+PGF1dGhvcj5aYXZhbGV0YS1Db3J0aWpvLCBD
YXJvbDwvYXV0aG9yPjxhdXRob3I+VWxpYmFycmksIE5pY29sYTwvYXV0aG9yPjxhdXRob3I+U2Vn
bm9uLCBBbGNhZGUgQy48L2F1dGhvcj48YXV0aG9yPktoYXZoYWdhbGksIFZoYWxpbmF2aG88L2F1
dGhvcj48YXV0aG9yPlNoYW5nLCBZdWFueXVhbjwvYXV0aG9yPjxhdXRob3I+WnZvYmdvLCBMdWNr
c29uPC9hdXRob3I+PGF1dGhvcj5ab21tZXJzLCBaaW50YTwvYXV0aG9yPjxhdXRob3I+WHUsIEpp
cmVuPC9hdXRob3I+PGF1dGhvcj5XaWxsaWFtcywgUG9ydGlhIEFkYWRlPC9hdXRob3I+PGF1dGhv
cj5DYW5vc2EsIEl2YW4gVmlsbGF2ZXJkZTwvYXV0aG9yPjxhdXRob3I+dmFuIE1hYW5lbiwgTmlj
b2xlPC9hdXRob3I+PGF1dGhvcj52YW4gQmF2ZWwsIEJpYW5jYTwvYXV0aG9yPjxhdXRob3I+dmFu
IEFhbHN0LCBNYWFydGVuPC9hdXRob3I+PGF1dGhvcj5UdXJlay1IYW5raW5zLCBMeW7DqWUgTC48
L2F1dGhvcj48YXV0aG9yPlRyaXZlZGksIEhhc3RpPC9hdXRob3I+PGF1dGhvcj5Ucmlzb3MsIENo
cmlzdG9waGVyIEguPC9hdXRob3I+PGF1dGhvcj5UaG9tYXMsIEFkZWxsZTwvYXV0aG9yPjxhdXRo
b3I+VGhha3VyLCBTaGlubnk8L2F1dGhvcj48YXV0aG9yPlRlbXBsZW1hbiwgU2llbm5hPC9hdXRo
b3I+PGF1dGhvcj5TdHJpbmdlciwgTGluZHNheSBDLjwvYXV0aG9yPjxhdXRob3I+U290bmlrLCBH
YXJyeTwvYXV0aG9yPjxhdXRob3I+U2pvc3Ryb20sIEthdGhyeW4gRGFuYTwvYXV0aG9yPjxhdXRo
b3I+U2luZ2gsIENoYW5kbmk8L2F1dGhvcj48YXV0aG9yPlNpw7FhLCBNYXJpZWxsYSBaLjwvYXV0
aG9yPjxhdXRob3I+U2h1a2xhLCBSb29wYW08L2F1dGhvcj48YXV0aG9yPlNhcmRhbnMsIEpvcmRp
PC9hdXRob3I+PGF1dGhvcj5TYWx1YmksIEV1bmljZSBBLjwvYXV0aG9yPjxhdXRob3I+U2FmYWVl
IENoYWxrYXNyYSwgTG9saXRhIFNoYWlsYTwvYXV0aG9yPjxhdXRob3I+UnVpei1Ew61heiwgUmFx
dWVsPC9hdXRob3I+PGF1dGhvcj5SaWNoYXJkcywgQ2FyeXM8L2F1dGhvcj48YXV0aG9yPlBva2hh
cmVsLCBQcmF0aWs8L2F1dGhvcj48YXV0aG9yPlBldHpvbGQsIEphbjwvYXV0aG9yPjxhdXRob3I+
UGVudWVsYXMsIEpvc2VwPC9hdXRob3I+PGF1dGhvcj5QZWxhZXogQXZpbGEsIEp1bGlhPC9hdXRo
b3I+PGF1dGhvcj5NdXJpbGxvLCBKdWxpYSBCLiBQYXptaW5vPC9hdXRob3I+PGF1dGhvcj5PdW5p
LCBTb3VoYTwvYXV0aG9yPjxhdXRob3I+TmllbWFubiwgSmVubmlmZXI8L2F1dGhvcj48YXV0aG9y
Pk5pZWxzZW4sIE1pcmlhbTwvYXV0aG9yPjxhdXRob3I+TmV3LCBNYXJrPC9hdXRob3I+PGF1dGhv
cj5OYXluYSBTY2h3ZXJkdGxlLCBQYXRyaWNpYTwvYXV0aG9yPjxhdXRob3I+TmFnbGUgQWx2ZXJp
bywgR2FicmllbGE8L2F1dGhvcj48YXV0aG9yPk11bGxpbiwgQ3Jpc3RpbmEgQS48L2F1dGhvcj48
YXV0aG9yPk11bGxlbml0ZSwgSm9zaHVhPC9hdXRob3I+PGF1dGhvcj5Nb3N1cnNrYSwgQW51c3pr
YTwvYXV0aG9yPjxhdXRob3I+TW9yZWNyb2Z0LCBNaWtlIEQuPC9hdXRob3I+PGF1dGhvcj5NaW54
LCBKYW4gQy48L2F1dGhvcj48YXV0aG9yPk1hc2tlbGwsIEdpbmE8L2F1dGhvcj48YXV0aG9yPk51
bmJvZ3UsIEFicmFoYW0gTWFyc2hhbGw8L2F1dGhvcj48YXV0aG9yPk1hZ25hbiwgQWxleGFuZHJl
IEsuPC9hdXRob3I+PGF1dGhvcj5Md2FzYSwgU2h1YWliPC9hdXRob3I+PGF1dGhvcj5MdWthcy1T
aXRob2xlLCBNZWdhbjwvYXV0aG9yPjxhdXRob3I+TGlzc25lciwgVGFiZWE8L2F1dGhvcj48YXV0
aG9yPkxpbGZvcmQsIE9saXZlcjwvYXV0aG9yPjxhdXRob3I+S29sbGVyLCBTdGV2ZW4gRi48L2F1
dGhvcj48YXV0aG9yPkp1cmpvbmFzLCBNYXR0aGV3PC9hdXRob3I+PGF1dGhvcj5Kb2UsIEVscGhp
biBUb208L2F1dGhvcj48YXV0aG9yPkh1eW5oLCBMYW0gVC4gTS48L2F1dGhvcj48YXV0aG9yPkhp
bGwsIEF2ZXJ5PC9hdXRob3I+PGF1dGhvcj5IZXJuYW5kZXosIFJlYmVjY2EgUi48L2F1dGhvcj48
YXV0aG9yPkhlZ2RlLCBHcmVlc2htYTwvYXV0aG9yPjxhdXRob3I+SGF3eHdlbGwsIFRvbTwvYXV0
aG9yPjxhdXRob3I+SGFycGVyLCBTaGVyaWxlZTwvYXV0aG9yPjxhdXRob3I+SGFyZGVuLCBBbGV4
YW5kcmE8L2F1dGhvcj48YXV0aG9yPkhhYXNub290LCBNYXJqb2xpam48L2F1dGhvcj48YXV0aG9y
PkdpbG1vcmUsIEVsaXNhYmV0aCBBLjwvYXV0aG9yPjxhdXRob3I+R2ljaHVraSwgTGVhaDwvYXV0
aG9yPjxhdXRob3I+R2F0dCwgQWx5c3NhPC9hdXRob3I+PGF1dGhvcj5HYXJzY2hhZ2VuLCBNYXR0
aGlhczwvYXV0aG9yPjxhdXRob3I+Rm9yZCwgSmFtZXMgRC48L2F1dGhvcj48YXV0aG9yPkZvcmJl
cywgQW5kcmV3PC9hdXRob3I+PGF1dGhvcj5GYXJyZWxsLCBBaWRhbiBELjwvYXV0aG9yPjxhdXRo
b3I+RW5xdWlzdCwgQ2Fyb2x5biBBLiBGLjwvYXV0aG9yPjxhdXRob3I+RWxsaW90dCwgU3VzYW48
L2F1dGhvcj48YXV0aG9yPkR1bmNhbiwgRW1pbHk8L2F1dGhvcj48YXV0aG9yPkNvdWdobGFuIGRl
IFBlcmV6LCBFcmluPC9hdXRob3I+PGF1dGhvcj5Db2dnaW5zLCBTaGF1Z248L2F1dGhvcj48YXV0
aG9yPkNoZW4sIFRhcmE8L2F1dGhvcj48YXV0aG9yPkNhbXBiZWxsLCBEb25vdmFuPC9hdXRob3I+
PGF1dGhvcj5Ccm93bmUsIEthdGhlcmluZSBFLjwvYXV0aG9yPjxhdXRob3I+Qm93ZW4sIEthdGhy
eW4gSi48L2F1dGhvcj48YXV0aG9yPkJpZXNicm9laywgUm9iYmVydDwvYXV0aG9yPjxhdXRob3I+
QmhhdHQsIEluZHJhIEQuPC9hdXRob3I+PGF1dGhvcj5CZXpuZXIgS2VyciwgUmFjaGVsPC9hdXRo
b3I+PGF1dGhvcj5CYXJyLCBTdGVwaGFuaWUgTC48L2F1dGhvcj48YXV0aG9yPkJha2VyLCBFbWls
eTwvYXV0aG9yPjxhdXRob3I+QXVzdGluLCBTdGVwaGFuaWUgRS48L2F1dGhvcj48YXV0aG9yPkFy
b3RvbWEtUm9qYXMsIEluZ3JpZDwvYXV0aG9yPjxhdXRob3I+QW5kZXJzb24sIENocmlzdGE8L2F1
dGhvcj48YXV0aG9yPkFqYXosIFdhcmRhPC9hdXRob3I+PGF1dGhvcj5BZ3Jhd2FsLCBUYW52aTwv
YXV0aG9yPjxhdXRob3I+QWJ1LCBUaGVsbWEgWnVsZmF3dTwvYXV0aG9yPjwvYXV0aG9ycz48L2Nv
bnRyaWJ1dG9ycz48dGl0bGVzPjx0aXRsZT5BIHN5c3RlbWF0aWMgZ2xvYmFsIHN0b2NrdGFrZSBv
ZiBldmlkZW5jZSBvbiBodW1hbiBhZGFwdGF0aW9uIHRvIGNsaW1hdGUgY2hhbmdlPC90aXRsZT48
c2Vjb25kYXJ5LXRpdGxlPk5hdHVyZSBDbGltYXRlIENoYW5nZTwvc2Vjb25kYXJ5LXRpdGxlPjwv
dGl0bGVzPjxwZXJpb2RpY2FsPjxmdWxsLXRpdGxlPk5hdHVyZSBDbGltYXRlIENoYW5nZTwvZnVs
bC10aXRsZT48L3BlcmlvZGljYWw+PHBhZ2VzPjk4OS0xMDAwPC9wYWdlcz48dm9sdW1lPjExPC92
b2x1bWU+PG51bWJlcj4xMTwvbnVtYmVyPjxkYXRlcz48eWVhcj4yMDIxPC95ZWFyPjwvZGF0ZXM+
PGlzYm4+MTc1OC02Nzk4PC9pc2JuPjx1cmxzPjxyZWxhdGVkLXVybHM+PHVybD5odHRwczovL2Rv
aS5vcmcvMTAuMTAzOC9zNDE1NTgtMDIxLTAxMTcwLXk8L3VybD48L3JlbGF0ZWQtdXJscz48L3Vy
bHM+PGVsZWN0cm9uaWMtcmVzb3VyY2UtbnVtPjEwLjEwMzgvczQxNTU4LTAyMS0wMTE3MC15PC9l
bGVjdHJvbmljLXJlc291cmNlLW51bT48L3JlY29yZD48L0NpdGU+PENpdGU+PEF1dGhvcj5PJmFw
b3M7TmVpbGw8L0F1dGhvcj48WWVhcj4yMDIyPC9ZZWFyPjxSZWNOdW0+MTQ3MDM8L1JlY051bT48
cmVjb3JkPjxyZWMtbnVtYmVyPjE0NzAzPC9yZWMtbnVtYmVyPjxmb3JlaWduLWtleXM+PGtleSBh
cHA9IkVOIiBkYi1pZD0iNWY5MnRhOXNhdHdkZG9lZnR0aHgyd3RrdDVmdzU5dHNwenZ0IiB0aW1l
c3RhbXA9IjE2ODUzNDgzMjMiIGd1aWQ9IjNhYzNlMjA3LTljMTgtNDExYS04NTc5LTBmNDFiNjFj
MGJkNyI+MTQ3MDM8L2tleT48L2ZvcmVpZ24ta2V5cz48cmVmLXR5cGUgbmFtZT0iQm9vayBTZWN0
aW9uIj41PC9yZWYtdHlwZT48Y29udHJpYnV0b3JzPjxhdXRob3JzPjxhdXRob3I+TyZhcG9zO05l
aWxsLCBCLjwvYXV0aG9yPjxhdXRob3I+dmFuIEFhbHN0LCBNLiA8L2F1dGhvcj48YXV0aG9yPlph
aXRvbiBJYnJhaGltLCBaLiA8L2F1dGhvcj48YXV0aG9yPkJlcnJhbmctRm9yZCwgTC48L2F1dGhv
cj48YXV0aG9yPkJoYWR3YWwsIFMuIDwvYXV0aG9yPjxhdXRob3I+QnVoYXVnLCBILiA8L2F1dGhv
cj48YXV0aG9yPkRpYXosIEQuIDwvYXV0aG9yPjxhdXRob3I+RnJpZWxlciwgSy4gPC9hdXRob3I+
PGF1dGhvcj5HYXJzY2hhZ2VuLCBNLiA8L2F1dGhvcj48YXV0aG9yPk1hZ25hbiwgQS4gSy48L2F1
dGhvcj48YXV0aG9yPk1pZGdsZXksIEcuIDwvYXV0aG9yPjxhdXRob3I+TWlyemFiYWV2LCBBLiA8
L2F1dGhvcj48YXV0aG9yPlRob21hcywgQS4gPC9hdXRob3I+PGF1dGhvcj5XYXJyZW4sIFIuIDwv
YXV0aG9yPjwvYXV0aG9ycz48c2Vjb25kYXJ5LWF1dGhvcnM+PGF1dGhvcj5Qw7ZydG5lciwgSC4t
Ty48L2F1dGhvcj48YXV0aG9yPlJvYmVydHMsIEQuQy4gPC9hdXRob3I+PGF1dGhvcj5UaWdub3Is
IE0uIDwvYXV0aG9yPjxhdXRob3I+UG9sb2N6YW5za2EsIEUuUy4gPC9hdXRob3I+PGF1dGhvcj5N
aW50ZW5iZWNrLCBLLiA8L2F1dGhvcj48YXV0aG9yPkFsZWdyw61hLCBBLiA8L2F1dGhvcj48YXV0
aG9yPkNyYWlnLCBNLiA8L2F1dGhvcj48YXV0aG9yPkxhbmdzZG9yZiwgUy4gPC9hdXRob3I+PGF1
dGhvcj5Mw7ZzY2hrZSwgUy48L2F1dGhvcj48YXV0aG9yPk3DtmxsZXIsIFYuIDwvYXV0aG9yPjxh
dXRob3I+T2tlbSwgQS4gPC9hdXRob3I+PGF1dGhvcj5SYW1hIEIuIDwvYXV0aG9yPjwvc2Vjb25k
YXJ5LWF1dGhvcnM+PC9jb250cmlidXRvcnM+PHRpdGxlcz48dGl0bGU+S2V5IFJpc2tzIEFjcm9z
cyBTZWN0b3JzIGFuZCBSZWdpb25zPC90aXRsZT48c2Vjb25kYXJ5LXRpdGxlPkNsaW1hdGUgQ2hh
bmdlIDIwMjI6IEltcGFjdHMsIEFkYXB0YXRpb24sIGFuZCBWdWxuZXJhYmlsaXR5LiBDb250cmli
dXRpb24gb2YgV29ya2luZyBHcm91cCBJSSB0byB0aGUgU2l4dGggQXNzZXNzbWVudCBSZXBvcnQg
b2YgdGhlIEludGVyZ292ZXJubWVudGFsIFBhbmVsIG9uIENsaW1hdGUgQ2hhbmdlPC9zZWNvbmRh
cnktdGl0bGU+PC90aXRsZXM+PHBhZ2VzPjEyODwvcGFnZXM+PGRhdGVzPjx5ZWFyPjIwMjI8L3ll
YXI+PC9kYXRlcz48cHViLWxvY2F0aW9uPkNhbWJyaWRnZTwvcHViLWxvY2F0aW9uPjxwdWJsaXNo
ZXI+Q2FtYnJpZGdlIFVuaXZlcnNpdHkgUHJlc3M8L3B1Ymxpc2hlcj48dXJscz48cmVsYXRlZC11
cmxzPjx1cmw+aHR0cHM6Ly93d3cuaXBjYy5jaC9yZXBvcnQvYXI2L3dnMi9kb3dubG9hZHMvcmVw
b3J0L0lQQ0NfQVI2X1dHSUlfRmluYWxEcmFmdF9DaGFwdGVyMTYucGRmPC91cmw+PC9yZWxhdGVk
LXVybHM+PC91cmxzPjxlbGVjdHJvbmljLXJlc291cmNlLW51bT4xMDE3Lzk3ODEwMDkzMjU4NDQu
MDI1PC9lbGVjdHJvbmljLXJlc291cmNlLW51bT48L3JlY29yZD48L0NpdGU+PC9FbmROb3RlPgB=
</w:fldData>
              </w:fldChar>
            </w:r>
            <w:r w:rsidR="00806864">
              <w:rPr>
                <w:rFonts w:ascii="Arial" w:hAnsi="Arial" w:cs="Arial"/>
                <w:sz w:val="22"/>
                <w:szCs w:val="22"/>
              </w:rPr>
              <w:instrText xml:space="preserve"> ADDIN EN.CITE.DATA </w:instrText>
            </w:r>
            <w:r w:rsidR="00806864">
              <w:rPr>
                <w:rFonts w:ascii="Arial" w:hAnsi="Arial" w:cs="Arial"/>
                <w:sz w:val="22"/>
                <w:szCs w:val="22"/>
              </w:rPr>
            </w:r>
            <w:r w:rsidR="00806864">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06864" w:rsidRPr="00806864">
              <w:rPr>
                <w:rFonts w:ascii="Arial" w:hAnsi="Arial" w:cs="Arial"/>
                <w:noProof/>
                <w:sz w:val="22"/>
                <w:szCs w:val="22"/>
                <w:vertAlign w:val="superscript"/>
              </w:rPr>
              <w:t>6,15,16</w:t>
            </w:r>
            <w:r>
              <w:rPr>
                <w:rFonts w:ascii="Arial" w:hAnsi="Arial" w:cs="Arial"/>
                <w:sz w:val="22"/>
                <w:szCs w:val="22"/>
              </w:rPr>
              <w:fldChar w:fldCharType="end"/>
            </w:r>
            <w:r w:rsidRPr="002F2CED">
              <w:rPr>
                <w:rFonts w:ascii="Arial" w:hAnsi="Arial" w:cs="Arial"/>
                <w:sz w:val="22"/>
                <w:szCs w:val="22"/>
              </w:rPr>
              <w:t>.</w:t>
            </w:r>
          </w:p>
          <w:p w14:paraId="59287C62" w14:textId="77777777" w:rsidR="008D3E19" w:rsidRPr="00D1628D" w:rsidRDefault="008D3E19" w:rsidP="002F2CED">
            <w:pPr>
              <w:rPr>
                <w:rFonts w:ascii="Arial" w:hAnsi="Arial" w:cs="Arial"/>
                <w:sz w:val="22"/>
                <w:szCs w:val="22"/>
              </w:rPr>
            </w:pPr>
          </w:p>
          <w:p w14:paraId="0138ABC6" w14:textId="0ACACA44" w:rsidR="008D3E19" w:rsidRPr="00D1628D" w:rsidRDefault="00806864" w:rsidP="002F2CED">
            <w:pPr>
              <w:pStyle w:val="NormalWeb"/>
              <w:spacing w:before="0" w:beforeAutospacing="0" w:after="0" w:afterAutospacing="0"/>
              <w:ind w:left="100"/>
              <w:jc w:val="both"/>
              <w:rPr>
                <w:rFonts w:ascii="Arial" w:hAnsi="Arial" w:cs="Arial"/>
                <w:sz w:val="22"/>
                <w:szCs w:val="22"/>
              </w:rPr>
            </w:pPr>
            <w:r w:rsidRPr="00D1628D">
              <w:rPr>
                <w:rFonts w:ascii="Arial" w:hAnsi="Arial" w:cs="Arial"/>
                <w:color w:val="000000"/>
                <w:sz w:val="22"/>
                <w:szCs w:val="22"/>
              </w:rPr>
              <w:t xml:space="preserve">While we have an emerging understanding of the constraints to adaptation that need to be overcome, this session intentionally focuses on implementable adaptation options and the enablers of those options to consider both their effectiveness and feasibility in specific contexts. </w:t>
            </w:r>
            <w:r>
              <w:rPr>
                <w:rFonts w:ascii="Arial" w:hAnsi="Arial" w:cs="Arial"/>
                <w:color w:val="000000"/>
                <w:sz w:val="22"/>
                <w:szCs w:val="22"/>
              </w:rPr>
              <w:t xml:space="preserve">This </w:t>
            </w:r>
            <w:r w:rsidRPr="00D1628D">
              <w:rPr>
                <w:rFonts w:ascii="Arial" w:hAnsi="Arial" w:cs="Arial"/>
                <w:b/>
                <w:sz w:val="22"/>
                <w:szCs w:val="22"/>
                <w:u w:val="single"/>
              </w:rPr>
              <w:t>Co-creation Session</w:t>
            </w:r>
            <w:r w:rsidR="008D3E19" w:rsidRPr="00D1628D">
              <w:rPr>
                <w:rFonts w:ascii="Arial" w:hAnsi="Arial" w:cs="Arial"/>
                <w:color w:val="000000"/>
                <w:sz w:val="22"/>
                <w:szCs w:val="22"/>
              </w:rPr>
              <w:t xml:space="preserve"> will </w:t>
            </w:r>
            <w:r>
              <w:rPr>
                <w:rFonts w:ascii="Arial" w:hAnsi="Arial" w:cs="Arial"/>
                <w:color w:val="000000"/>
                <w:sz w:val="22"/>
                <w:szCs w:val="22"/>
              </w:rPr>
              <w:t xml:space="preserve">therefore </w:t>
            </w:r>
            <w:r w:rsidR="008D3E19" w:rsidRPr="00D1628D">
              <w:rPr>
                <w:rFonts w:ascii="Arial" w:hAnsi="Arial" w:cs="Arial"/>
                <w:color w:val="000000"/>
                <w:sz w:val="22"/>
                <w:szCs w:val="22"/>
              </w:rPr>
              <w:t>begin with 4 lightning talks from the invited panelists which will be followed by facilitated group discussions (table groups of 8-10) on three key themes on heritage adaptation to climate change.</w:t>
            </w:r>
          </w:p>
          <w:p w14:paraId="76227B2E" w14:textId="77777777" w:rsidR="008D3E19" w:rsidRPr="00D1628D" w:rsidRDefault="008D3E19" w:rsidP="002F2CED">
            <w:pPr>
              <w:rPr>
                <w:rFonts w:ascii="Arial" w:hAnsi="Arial" w:cs="Arial"/>
                <w:sz w:val="22"/>
                <w:szCs w:val="22"/>
              </w:rPr>
            </w:pPr>
          </w:p>
          <w:p w14:paraId="23DC9304" w14:textId="50CFAAA6" w:rsidR="008D3E19" w:rsidRPr="00D1628D" w:rsidRDefault="008D3E19" w:rsidP="002F2CED">
            <w:pPr>
              <w:pStyle w:val="NormalWeb"/>
              <w:spacing w:before="0" w:beforeAutospacing="0" w:after="0" w:afterAutospacing="0"/>
              <w:ind w:left="100"/>
              <w:jc w:val="both"/>
              <w:rPr>
                <w:rFonts w:ascii="Arial" w:hAnsi="Arial" w:cs="Arial"/>
                <w:sz w:val="22"/>
                <w:szCs w:val="22"/>
              </w:rPr>
            </w:pPr>
            <w:r w:rsidRPr="00D1628D">
              <w:rPr>
                <w:rFonts w:ascii="Arial" w:hAnsi="Arial" w:cs="Arial"/>
                <w:color w:val="000000"/>
                <w:sz w:val="22"/>
                <w:szCs w:val="22"/>
              </w:rPr>
              <w:t>The panelists will give lightning talks</w:t>
            </w:r>
            <w:r w:rsidR="00BD5EF5">
              <w:rPr>
                <w:rFonts w:ascii="Arial" w:hAnsi="Arial" w:cs="Arial"/>
                <w:color w:val="000000"/>
                <w:sz w:val="22"/>
                <w:szCs w:val="22"/>
              </w:rPr>
              <w:t xml:space="preserve"> </w:t>
            </w:r>
            <w:r w:rsidRPr="00D1628D">
              <w:rPr>
                <w:rFonts w:ascii="Arial" w:hAnsi="Arial" w:cs="Arial"/>
                <w:color w:val="000000"/>
                <w:sz w:val="22"/>
                <w:szCs w:val="22"/>
              </w:rPr>
              <w:t xml:space="preserve">on heritage preservation and conservation innovations and novel research on heritage adaptation to climate change, with particular focus on the role of climate change literacy and the integration of diverse </w:t>
            </w:r>
            <w:proofErr w:type="gramStart"/>
            <w:r w:rsidRPr="00D1628D">
              <w:rPr>
                <w:rFonts w:ascii="Arial" w:hAnsi="Arial" w:cs="Arial"/>
                <w:color w:val="000000"/>
                <w:sz w:val="22"/>
                <w:szCs w:val="22"/>
              </w:rPr>
              <w:t>knowledges</w:t>
            </w:r>
            <w:proofErr w:type="gramEnd"/>
            <w:r w:rsidRPr="00D1628D">
              <w:rPr>
                <w:rFonts w:ascii="Arial" w:hAnsi="Arial" w:cs="Arial"/>
                <w:color w:val="000000"/>
                <w:sz w:val="22"/>
                <w:szCs w:val="22"/>
              </w:rPr>
              <w:t xml:space="preserve"> for heritage adaptation to climate change. </w:t>
            </w:r>
            <w:r w:rsidR="00806864">
              <w:rPr>
                <w:rFonts w:ascii="Arial" w:hAnsi="Arial" w:cs="Arial"/>
                <w:color w:val="000000"/>
                <w:sz w:val="22"/>
                <w:szCs w:val="22"/>
              </w:rPr>
              <w:t xml:space="preserve">It will highlight bright spots from cases from across the world </w:t>
            </w:r>
            <w:proofErr w:type="gramStart"/>
            <w:r w:rsidR="00806864">
              <w:rPr>
                <w:rFonts w:ascii="Arial" w:hAnsi="Arial" w:cs="Arial"/>
                <w:color w:val="000000"/>
                <w:sz w:val="22"/>
                <w:szCs w:val="22"/>
              </w:rPr>
              <w:t>including:</w:t>
            </w:r>
            <w:proofErr w:type="gramEnd"/>
            <w:r w:rsidR="00806864">
              <w:rPr>
                <w:rFonts w:ascii="Arial" w:hAnsi="Arial" w:cs="Arial"/>
                <w:color w:val="000000"/>
                <w:sz w:val="22"/>
                <w:szCs w:val="22"/>
              </w:rPr>
              <w:t xml:space="preserve"> spotlighted case studies from </w:t>
            </w:r>
            <w:r w:rsidR="00806864" w:rsidRPr="00D1628D">
              <w:rPr>
                <w:rFonts w:ascii="Arial" w:hAnsi="Arial" w:cs="Arial"/>
                <w:color w:val="000000"/>
                <w:sz w:val="22"/>
                <w:szCs w:val="22"/>
              </w:rPr>
              <w:t>Colombia</w:t>
            </w:r>
            <w:r w:rsidR="00806864">
              <w:rPr>
                <w:rFonts w:ascii="Arial" w:hAnsi="Arial" w:cs="Arial"/>
                <w:color w:val="000000"/>
                <w:sz w:val="22"/>
                <w:szCs w:val="22"/>
              </w:rPr>
              <w:t>, Philippines, Jordan, Togo, Benin, Zimbabwe, New Zealand, Pacific Islands and South Africa.</w:t>
            </w:r>
            <w:r w:rsidR="002A25EE">
              <w:rPr>
                <w:rFonts w:ascii="Arial" w:hAnsi="Arial" w:cs="Arial"/>
                <w:color w:val="000000"/>
                <w:sz w:val="22"/>
                <w:szCs w:val="22"/>
              </w:rPr>
              <w:t xml:space="preserve"> </w:t>
            </w:r>
          </w:p>
          <w:p w14:paraId="6000D6B2" w14:textId="77777777" w:rsidR="008D3E19" w:rsidRPr="00D1628D" w:rsidRDefault="008D3E19" w:rsidP="002F2CED">
            <w:pPr>
              <w:rPr>
                <w:rFonts w:ascii="Arial" w:hAnsi="Arial" w:cs="Arial"/>
                <w:sz w:val="22"/>
                <w:szCs w:val="22"/>
              </w:rPr>
            </w:pPr>
          </w:p>
          <w:p w14:paraId="008FCAA0" w14:textId="17F349A1" w:rsidR="00806864" w:rsidRDefault="008D3E19" w:rsidP="002F2CED">
            <w:pPr>
              <w:pStyle w:val="NormalWeb"/>
              <w:spacing w:before="0" w:beforeAutospacing="0" w:after="0" w:afterAutospacing="0"/>
              <w:ind w:left="100"/>
              <w:jc w:val="both"/>
              <w:rPr>
                <w:rFonts w:ascii="Arial" w:hAnsi="Arial" w:cs="Arial"/>
                <w:color w:val="000000"/>
                <w:sz w:val="22"/>
                <w:szCs w:val="22"/>
              </w:rPr>
            </w:pPr>
            <w:r w:rsidRPr="00D1628D">
              <w:rPr>
                <w:rFonts w:ascii="Arial" w:hAnsi="Arial" w:cs="Arial"/>
                <w:color w:val="000000"/>
                <w:sz w:val="22"/>
                <w:szCs w:val="22"/>
              </w:rPr>
              <w:t xml:space="preserve">Three rounds of facilitated group discussions will be </w:t>
            </w:r>
            <w:proofErr w:type="gramStart"/>
            <w:r w:rsidRPr="00D1628D">
              <w:rPr>
                <w:rFonts w:ascii="Arial" w:hAnsi="Arial" w:cs="Arial"/>
                <w:color w:val="000000"/>
                <w:sz w:val="22"/>
                <w:szCs w:val="22"/>
              </w:rPr>
              <w:t>guided</w:t>
            </w:r>
            <w:proofErr w:type="gramEnd"/>
            <w:r w:rsidRPr="00D1628D">
              <w:rPr>
                <w:rFonts w:ascii="Arial" w:hAnsi="Arial" w:cs="Arial"/>
                <w:color w:val="000000"/>
                <w:sz w:val="22"/>
                <w:szCs w:val="22"/>
              </w:rPr>
              <w:t xml:space="preserve"> themes that aim to</w:t>
            </w:r>
            <w:r w:rsidR="00806864">
              <w:rPr>
                <w:rFonts w:ascii="Arial" w:hAnsi="Arial" w:cs="Arial"/>
                <w:color w:val="000000"/>
                <w:sz w:val="22"/>
                <w:szCs w:val="22"/>
              </w:rPr>
              <w:t>:</w:t>
            </w:r>
            <w:r w:rsidRPr="00D1628D">
              <w:rPr>
                <w:rFonts w:ascii="Arial" w:hAnsi="Arial" w:cs="Arial"/>
                <w:color w:val="000000"/>
                <w:sz w:val="22"/>
                <w:szCs w:val="22"/>
              </w:rPr>
              <w:t xml:space="preserve"> </w:t>
            </w:r>
          </w:p>
          <w:p w14:paraId="3A823DB8" w14:textId="62259D71" w:rsidR="00806864" w:rsidRDefault="008D3E19" w:rsidP="00806864">
            <w:pPr>
              <w:pStyle w:val="NormalWeb"/>
              <w:numPr>
                <w:ilvl w:val="0"/>
                <w:numId w:val="3"/>
              </w:numPr>
              <w:spacing w:before="0" w:beforeAutospacing="0" w:after="0" w:afterAutospacing="0"/>
              <w:jc w:val="both"/>
              <w:rPr>
                <w:rFonts w:ascii="Arial" w:hAnsi="Arial" w:cs="Arial"/>
                <w:color w:val="000000"/>
                <w:sz w:val="22"/>
                <w:szCs w:val="22"/>
              </w:rPr>
            </w:pPr>
            <w:r w:rsidRPr="00D1628D">
              <w:rPr>
                <w:rFonts w:ascii="Arial" w:hAnsi="Arial" w:cs="Arial"/>
                <w:color w:val="000000"/>
                <w:sz w:val="22"/>
                <w:szCs w:val="22"/>
              </w:rPr>
              <w:t xml:space="preserve">elicit the perspectives in the room that respond to </w:t>
            </w:r>
            <w:r w:rsidR="00806864">
              <w:rPr>
                <w:rFonts w:ascii="Arial" w:hAnsi="Arial" w:cs="Arial"/>
                <w:color w:val="000000"/>
                <w:sz w:val="22"/>
                <w:szCs w:val="22"/>
              </w:rPr>
              <w:t xml:space="preserve">any bright spots in </w:t>
            </w:r>
            <w:r w:rsidRPr="00D1628D">
              <w:rPr>
                <w:rFonts w:ascii="Arial" w:hAnsi="Arial" w:cs="Arial"/>
                <w:color w:val="000000"/>
                <w:sz w:val="22"/>
                <w:szCs w:val="22"/>
              </w:rPr>
              <w:t>the lightning talks</w:t>
            </w:r>
            <w:r w:rsidR="00806864">
              <w:rPr>
                <w:rFonts w:ascii="Arial" w:hAnsi="Arial" w:cs="Arial"/>
                <w:color w:val="000000"/>
                <w:sz w:val="22"/>
                <w:szCs w:val="22"/>
              </w:rPr>
              <w:t xml:space="preserve">, </w:t>
            </w:r>
          </w:p>
          <w:p w14:paraId="12D73FF9" w14:textId="400E7CAE" w:rsidR="00806864" w:rsidRDefault="008D3E19" w:rsidP="00806864">
            <w:pPr>
              <w:pStyle w:val="NormalWeb"/>
              <w:numPr>
                <w:ilvl w:val="0"/>
                <w:numId w:val="3"/>
              </w:numPr>
              <w:spacing w:before="0" w:beforeAutospacing="0" w:after="0" w:afterAutospacing="0"/>
              <w:jc w:val="both"/>
              <w:rPr>
                <w:rFonts w:ascii="Arial" w:hAnsi="Arial" w:cs="Arial"/>
                <w:color w:val="000000"/>
                <w:sz w:val="22"/>
                <w:szCs w:val="22"/>
              </w:rPr>
            </w:pPr>
            <w:r w:rsidRPr="00D1628D">
              <w:rPr>
                <w:rFonts w:ascii="Arial" w:hAnsi="Arial" w:cs="Arial"/>
                <w:color w:val="000000"/>
                <w:sz w:val="22"/>
                <w:szCs w:val="22"/>
              </w:rPr>
              <w:t xml:space="preserve">encourage inclusive reflection </w:t>
            </w:r>
            <w:r w:rsidR="00806864">
              <w:rPr>
                <w:rFonts w:ascii="Arial" w:hAnsi="Arial" w:cs="Arial"/>
                <w:color w:val="000000"/>
                <w:sz w:val="22"/>
                <w:szCs w:val="22"/>
              </w:rPr>
              <w:t xml:space="preserve">and table discussion </w:t>
            </w:r>
            <w:r w:rsidRPr="00D1628D">
              <w:rPr>
                <w:rFonts w:ascii="Arial" w:hAnsi="Arial" w:cs="Arial"/>
                <w:color w:val="000000"/>
                <w:sz w:val="22"/>
                <w:szCs w:val="22"/>
              </w:rPr>
              <w:t xml:space="preserve">on what works for locally led adaptation for heritage: </w:t>
            </w:r>
            <w:r w:rsidR="00806864">
              <w:rPr>
                <w:rFonts w:ascii="Arial" w:hAnsi="Arial" w:cs="Arial"/>
                <w:color w:val="000000"/>
                <w:sz w:val="22"/>
                <w:szCs w:val="22"/>
              </w:rPr>
              <w:t xml:space="preserve">concrete and implemented adaptation options for </w:t>
            </w:r>
            <w:r w:rsidRPr="00D1628D">
              <w:rPr>
                <w:rFonts w:ascii="Arial" w:hAnsi="Arial" w:cs="Arial"/>
                <w:color w:val="000000"/>
                <w:sz w:val="22"/>
                <w:szCs w:val="22"/>
              </w:rPr>
              <w:t>both cultural and natural heritage</w:t>
            </w:r>
            <w:r w:rsidR="00806864">
              <w:rPr>
                <w:rFonts w:ascii="Arial" w:hAnsi="Arial" w:cs="Arial"/>
                <w:color w:val="000000"/>
                <w:sz w:val="22"/>
                <w:szCs w:val="22"/>
              </w:rPr>
              <w:t xml:space="preserve"> and the enablers thereof.</w:t>
            </w:r>
          </w:p>
          <w:p w14:paraId="2F8C19A8" w14:textId="455ED143" w:rsidR="00806864" w:rsidRDefault="008D3E19" w:rsidP="00806864">
            <w:pPr>
              <w:pStyle w:val="NormalWeb"/>
              <w:numPr>
                <w:ilvl w:val="0"/>
                <w:numId w:val="3"/>
              </w:numPr>
              <w:spacing w:before="0" w:beforeAutospacing="0" w:after="0" w:afterAutospacing="0"/>
              <w:jc w:val="both"/>
              <w:rPr>
                <w:rFonts w:ascii="Arial" w:hAnsi="Arial" w:cs="Arial"/>
                <w:color w:val="000000"/>
                <w:sz w:val="22"/>
                <w:szCs w:val="22"/>
              </w:rPr>
            </w:pPr>
            <w:r w:rsidRPr="00D1628D">
              <w:rPr>
                <w:rFonts w:ascii="Arial" w:hAnsi="Arial" w:cs="Arial"/>
                <w:color w:val="000000"/>
                <w:sz w:val="22"/>
                <w:szCs w:val="22"/>
              </w:rPr>
              <w:t xml:space="preserve">provide feedback to the room to surface the most </w:t>
            </w:r>
            <w:r w:rsidR="00806864">
              <w:rPr>
                <w:rFonts w:ascii="Arial" w:hAnsi="Arial" w:cs="Arial"/>
                <w:color w:val="000000"/>
                <w:sz w:val="22"/>
                <w:szCs w:val="22"/>
              </w:rPr>
              <w:t>implementable adaptation options</w:t>
            </w:r>
            <w:r w:rsidRPr="00D1628D">
              <w:rPr>
                <w:rFonts w:ascii="Arial" w:hAnsi="Arial" w:cs="Arial"/>
                <w:color w:val="000000"/>
                <w:sz w:val="22"/>
                <w:szCs w:val="22"/>
              </w:rPr>
              <w:t xml:space="preserve"> </w:t>
            </w:r>
            <w:r w:rsidR="00806864">
              <w:rPr>
                <w:rFonts w:ascii="Arial" w:hAnsi="Arial" w:cs="Arial"/>
                <w:color w:val="000000"/>
                <w:sz w:val="22"/>
                <w:szCs w:val="22"/>
              </w:rPr>
              <w:t xml:space="preserve">to </w:t>
            </w:r>
            <w:r w:rsidRPr="00D1628D">
              <w:rPr>
                <w:rFonts w:ascii="Arial" w:hAnsi="Arial" w:cs="Arial"/>
                <w:color w:val="000000"/>
                <w:sz w:val="22"/>
                <w:szCs w:val="22"/>
              </w:rPr>
              <w:t>encourage cross pollination of ideas.</w:t>
            </w:r>
          </w:p>
          <w:p w14:paraId="03E49364" w14:textId="77777777" w:rsidR="00806864" w:rsidRDefault="00806864" w:rsidP="002F2CED">
            <w:pPr>
              <w:pStyle w:val="NormalWeb"/>
              <w:spacing w:before="0" w:beforeAutospacing="0" w:after="0" w:afterAutospacing="0"/>
              <w:ind w:left="100"/>
              <w:jc w:val="both"/>
              <w:rPr>
                <w:rFonts w:ascii="Arial" w:hAnsi="Arial" w:cs="Arial"/>
                <w:color w:val="000000"/>
                <w:sz w:val="22"/>
                <w:szCs w:val="22"/>
              </w:rPr>
            </w:pPr>
          </w:p>
          <w:p w14:paraId="1B394721" w14:textId="49D28C8D" w:rsidR="008D3E19" w:rsidRPr="00D1628D" w:rsidRDefault="008D3E19" w:rsidP="002F2CED">
            <w:pPr>
              <w:pStyle w:val="NormalWeb"/>
              <w:spacing w:before="0" w:beforeAutospacing="0" w:after="0" w:afterAutospacing="0"/>
              <w:ind w:left="100"/>
              <w:jc w:val="both"/>
              <w:rPr>
                <w:rFonts w:ascii="Arial" w:hAnsi="Arial" w:cs="Arial"/>
                <w:sz w:val="22"/>
                <w:szCs w:val="22"/>
              </w:rPr>
            </w:pPr>
            <w:r w:rsidRPr="00D1628D">
              <w:rPr>
                <w:rFonts w:ascii="Arial" w:hAnsi="Arial" w:cs="Arial"/>
                <w:color w:val="000000"/>
                <w:sz w:val="22"/>
                <w:szCs w:val="22"/>
              </w:rPr>
              <w:t xml:space="preserve">The final minutes of the session will involve a summary and synthesis of the session </w:t>
            </w:r>
            <w:proofErr w:type="gramStart"/>
            <w:r w:rsidRPr="00D1628D">
              <w:rPr>
                <w:rFonts w:ascii="Arial" w:hAnsi="Arial" w:cs="Arial"/>
                <w:color w:val="000000"/>
                <w:sz w:val="22"/>
                <w:szCs w:val="22"/>
              </w:rPr>
              <w:t>reflecting back</w:t>
            </w:r>
            <w:proofErr w:type="gramEnd"/>
            <w:r w:rsidRPr="00D1628D">
              <w:rPr>
                <w:rFonts w:ascii="Arial" w:hAnsi="Arial" w:cs="Arial"/>
                <w:color w:val="000000"/>
                <w:sz w:val="22"/>
                <w:szCs w:val="22"/>
              </w:rPr>
              <w:t xml:space="preserve"> to the speakers and participants some of the key themes and opportunities for future collaboration on heritage adaptation such as contributing to the commentary piece. Each </w:t>
            </w:r>
            <w:r w:rsidR="00806864">
              <w:rPr>
                <w:rFonts w:ascii="Arial" w:hAnsi="Arial" w:cs="Arial"/>
                <w:color w:val="000000"/>
                <w:sz w:val="22"/>
                <w:szCs w:val="22"/>
              </w:rPr>
              <w:t>participant of the co-creation session will be challenged to leave the session with one new</w:t>
            </w:r>
            <w:r w:rsidRPr="00D1628D">
              <w:rPr>
                <w:rFonts w:ascii="Arial" w:hAnsi="Arial" w:cs="Arial"/>
                <w:color w:val="000000"/>
                <w:sz w:val="22"/>
                <w:szCs w:val="22"/>
              </w:rPr>
              <w:t xml:space="preserve"> </w:t>
            </w:r>
            <w:r w:rsidR="00806864">
              <w:rPr>
                <w:rFonts w:ascii="Arial" w:hAnsi="Arial" w:cs="Arial"/>
                <w:color w:val="000000"/>
                <w:sz w:val="22"/>
                <w:szCs w:val="22"/>
              </w:rPr>
              <w:t xml:space="preserve">adaptation option that they would like to explore / trial </w:t>
            </w:r>
            <w:r w:rsidR="00806864">
              <w:rPr>
                <w:rFonts w:ascii="Arial" w:hAnsi="Arial" w:cs="Arial"/>
                <w:color w:val="000000"/>
                <w:sz w:val="22"/>
                <w:szCs w:val="22"/>
              </w:rPr>
              <w:lastRenderedPageBreak/>
              <w:t>in their context</w:t>
            </w:r>
            <w:r w:rsidRPr="00D1628D">
              <w:rPr>
                <w:rFonts w:ascii="Arial" w:hAnsi="Arial" w:cs="Arial"/>
                <w:color w:val="000000"/>
                <w:sz w:val="22"/>
                <w:szCs w:val="22"/>
              </w:rPr>
              <w:t>.</w:t>
            </w:r>
            <w:r w:rsidR="00806864">
              <w:rPr>
                <w:rFonts w:ascii="Arial" w:hAnsi="Arial" w:cs="Arial"/>
                <w:color w:val="000000"/>
                <w:sz w:val="22"/>
                <w:szCs w:val="22"/>
              </w:rPr>
              <w:t xml:space="preserve"> As this session aims to inspire action and positivity for climate action, although barriers and constraints to adaptation are important, this session will not focus on barriers and rather focus on adaptation options and adaptation enablers. </w:t>
            </w:r>
          </w:p>
          <w:p w14:paraId="7F6A7601" w14:textId="77777777" w:rsidR="008D3E19" w:rsidRPr="00D1628D" w:rsidRDefault="008D3E19" w:rsidP="002F2CED">
            <w:pPr>
              <w:rPr>
                <w:rFonts w:ascii="Arial" w:hAnsi="Arial" w:cs="Arial"/>
                <w:sz w:val="22"/>
                <w:szCs w:val="22"/>
              </w:rPr>
            </w:pPr>
          </w:p>
          <w:p w14:paraId="1F74D458" w14:textId="12310285" w:rsidR="008D3E19" w:rsidRDefault="008D3E19" w:rsidP="002A25EE">
            <w:pPr>
              <w:pStyle w:val="NormalWeb"/>
              <w:ind w:left="100"/>
              <w:jc w:val="both"/>
              <w:rPr>
                <w:rFonts w:ascii="Arial" w:hAnsi="Arial" w:cs="Arial"/>
                <w:color w:val="000000"/>
                <w:sz w:val="22"/>
                <w:szCs w:val="22"/>
              </w:rPr>
            </w:pPr>
            <w:r w:rsidRPr="00D1628D">
              <w:rPr>
                <w:rFonts w:ascii="Arial" w:hAnsi="Arial" w:cs="Arial"/>
                <w:color w:val="000000"/>
                <w:sz w:val="22"/>
                <w:szCs w:val="22"/>
              </w:rPr>
              <w:t>Panelists and table facilitators are selected for their expertise, diversity of career stage, gender, heritage adaptation research focus and heritage type/practice context.</w:t>
            </w:r>
            <w:r w:rsidR="002A25EE">
              <w:rPr>
                <w:rFonts w:ascii="Arial" w:hAnsi="Arial" w:cs="Arial"/>
                <w:color w:val="000000"/>
                <w:sz w:val="22"/>
                <w:szCs w:val="22"/>
              </w:rPr>
              <w:t xml:space="preserve"> Panelists represent </w:t>
            </w:r>
            <w:r w:rsidR="002A25EE" w:rsidRPr="00D1628D">
              <w:rPr>
                <w:rFonts w:ascii="Arial" w:hAnsi="Arial" w:cs="Arial"/>
                <w:color w:val="000000"/>
                <w:sz w:val="22"/>
                <w:szCs w:val="22"/>
              </w:rPr>
              <w:t>Preserving Legacies</w:t>
            </w:r>
            <w:r w:rsidR="002A25EE">
              <w:rPr>
                <w:rFonts w:ascii="Arial" w:hAnsi="Arial" w:cs="Arial"/>
                <w:color w:val="000000"/>
                <w:sz w:val="22"/>
                <w:szCs w:val="22"/>
              </w:rPr>
              <w:t xml:space="preserve"> (an ICOMOS initiative); </w:t>
            </w:r>
            <w:r w:rsidR="002A25EE" w:rsidRPr="002A25EE">
              <w:rPr>
                <w:rFonts w:ascii="Arial" w:hAnsi="Arial" w:cs="Arial"/>
                <w:color w:val="000000"/>
                <w:sz w:val="22"/>
                <w:szCs w:val="22"/>
              </w:rPr>
              <w:t>University of Cape Town</w:t>
            </w:r>
            <w:r w:rsidR="002A25EE">
              <w:rPr>
                <w:rFonts w:ascii="Arial" w:hAnsi="Arial" w:cs="Arial"/>
                <w:color w:val="000000"/>
                <w:sz w:val="22"/>
                <w:szCs w:val="22"/>
              </w:rPr>
              <w:t xml:space="preserve">; </w:t>
            </w:r>
            <w:r w:rsidR="002A25EE" w:rsidRPr="002A25EE">
              <w:rPr>
                <w:rFonts w:ascii="Arial" w:hAnsi="Arial" w:cs="Arial"/>
                <w:color w:val="000000"/>
                <w:sz w:val="22"/>
                <w:szCs w:val="22"/>
              </w:rPr>
              <w:t>Durham University</w:t>
            </w:r>
            <w:r w:rsidR="002A25EE">
              <w:rPr>
                <w:rFonts w:ascii="Arial" w:hAnsi="Arial" w:cs="Arial"/>
                <w:color w:val="000000"/>
                <w:sz w:val="22"/>
                <w:szCs w:val="22"/>
              </w:rPr>
              <w:t xml:space="preserve"> as well as pre-recorded interventions from Heritage Practitioners from </w:t>
            </w:r>
            <w:r w:rsidR="002A25EE" w:rsidRPr="002A25EE">
              <w:rPr>
                <w:rFonts w:ascii="Arial" w:hAnsi="Arial" w:cs="Arial"/>
                <w:color w:val="000000"/>
                <w:sz w:val="22"/>
                <w:szCs w:val="22"/>
              </w:rPr>
              <w:t>Colombia</w:t>
            </w:r>
            <w:r w:rsidR="002A25EE">
              <w:rPr>
                <w:rFonts w:ascii="Arial" w:hAnsi="Arial" w:cs="Arial"/>
                <w:color w:val="000000"/>
                <w:sz w:val="22"/>
                <w:szCs w:val="22"/>
              </w:rPr>
              <w:t xml:space="preserve">; the </w:t>
            </w:r>
            <w:r w:rsidR="002A25EE" w:rsidRPr="002A25EE">
              <w:rPr>
                <w:rFonts w:ascii="Arial" w:hAnsi="Arial" w:cs="Arial"/>
                <w:color w:val="000000"/>
                <w:sz w:val="22"/>
                <w:szCs w:val="22"/>
              </w:rPr>
              <w:t>Philippines</w:t>
            </w:r>
            <w:r w:rsidR="002A25EE">
              <w:rPr>
                <w:rFonts w:ascii="Arial" w:hAnsi="Arial" w:cs="Arial"/>
                <w:color w:val="000000"/>
                <w:sz w:val="22"/>
                <w:szCs w:val="22"/>
              </w:rPr>
              <w:t xml:space="preserve">; </w:t>
            </w:r>
            <w:r w:rsidR="002A25EE" w:rsidRPr="002A25EE">
              <w:rPr>
                <w:rFonts w:ascii="Arial" w:hAnsi="Arial" w:cs="Arial"/>
                <w:color w:val="000000"/>
                <w:sz w:val="22"/>
                <w:szCs w:val="22"/>
              </w:rPr>
              <w:t>Jordan</w:t>
            </w:r>
            <w:r w:rsidR="002A25EE">
              <w:rPr>
                <w:rFonts w:ascii="Arial" w:hAnsi="Arial" w:cs="Arial"/>
                <w:color w:val="000000"/>
                <w:sz w:val="22"/>
                <w:szCs w:val="22"/>
              </w:rPr>
              <w:t xml:space="preserve">; </w:t>
            </w:r>
            <w:r w:rsidR="002A25EE" w:rsidRPr="002A25EE">
              <w:rPr>
                <w:rFonts w:ascii="Arial" w:hAnsi="Arial" w:cs="Arial"/>
                <w:color w:val="000000"/>
                <w:sz w:val="22"/>
                <w:szCs w:val="22"/>
              </w:rPr>
              <w:t>Togo and Benin</w:t>
            </w:r>
            <w:r w:rsidR="002A25EE">
              <w:rPr>
                <w:rFonts w:ascii="Arial" w:hAnsi="Arial" w:cs="Arial"/>
                <w:color w:val="000000"/>
                <w:sz w:val="22"/>
                <w:szCs w:val="22"/>
              </w:rPr>
              <w:t xml:space="preserve"> that </w:t>
            </w:r>
            <w:r w:rsidR="002A25EE" w:rsidRPr="00D1628D">
              <w:rPr>
                <w:rFonts w:ascii="Arial" w:hAnsi="Arial" w:cs="Arial"/>
                <w:color w:val="000000"/>
                <w:sz w:val="22"/>
                <w:szCs w:val="22"/>
              </w:rPr>
              <w:t>Preserving Legacies</w:t>
            </w:r>
            <w:r w:rsidR="002A25EE">
              <w:rPr>
                <w:rFonts w:ascii="Arial" w:hAnsi="Arial" w:cs="Arial"/>
                <w:color w:val="000000"/>
                <w:sz w:val="22"/>
                <w:szCs w:val="22"/>
              </w:rPr>
              <w:t xml:space="preserve"> are working with.</w:t>
            </w:r>
          </w:p>
          <w:p w14:paraId="49E6FB7A" w14:textId="77777777" w:rsidR="002F2CED" w:rsidRDefault="002F2CED" w:rsidP="002F2CED">
            <w:pPr>
              <w:pStyle w:val="NormalWeb"/>
              <w:spacing w:before="0" w:beforeAutospacing="0" w:after="0" w:afterAutospacing="0"/>
              <w:ind w:left="100"/>
              <w:jc w:val="both"/>
              <w:rPr>
                <w:rFonts w:ascii="Arial" w:hAnsi="Arial" w:cs="Arial"/>
                <w:color w:val="000000"/>
                <w:sz w:val="22"/>
                <w:szCs w:val="22"/>
              </w:rPr>
            </w:pPr>
          </w:p>
          <w:p w14:paraId="4EC05ECB" w14:textId="77777777" w:rsidR="002F2CED" w:rsidRPr="002F2CED" w:rsidRDefault="002F2CED" w:rsidP="002F2CED">
            <w:pPr>
              <w:rPr>
                <w:rFonts w:ascii="Arial" w:hAnsi="Arial" w:cs="Arial"/>
                <w:b/>
                <w:bCs/>
                <w:sz w:val="22"/>
                <w:szCs w:val="22"/>
              </w:rPr>
            </w:pPr>
            <w:r w:rsidRPr="002F2CED">
              <w:rPr>
                <w:rFonts w:ascii="Arial" w:hAnsi="Arial" w:cs="Arial"/>
                <w:b/>
                <w:bCs/>
                <w:sz w:val="22"/>
                <w:szCs w:val="22"/>
              </w:rPr>
              <w:t>References</w:t>
            </w:r>
          </w:p>
          <w:p w14:paraId="05ACFA5E" w14:textId="48172430" w:rsidR="00806864" w:rsidRPr="00806864" w:rsidRDefault="002F2CED" w:rsidP="00806864">
            <w:pPr>
              <w:pStyle w:val="EndNoteBibliography"/>
              <w:ind w:left="720" w:hanging="720"/>
              <w:rPr>
                <w:noProof/>
                <w:lang w:eastAsia="en-US"/>
              </w:rPr>
            </w:pPr>
            <w:r>
              <w:rPr>
                <w:sz w:val="22"/>
                <w:szCs w:val="22"/>
              </w:rPr>
              <w:fldChar w:fldCharType="begin"/>
            </w:r>
            <w:r>
              <w:rPr>
                <w:sz w:val="22"/>
                <w:szCs w:val="22"/>
              </w:rPr>
              <w:instrText xml:space="preserve"> ADDIN EN.REFLIST </w:instrText>
            </w:r>
            <w:r>
              <w:rPr>
                <w:sz w:val="22"/>
                <w:szCs w:val="22"/>
              </w:rPr>
              <w:fldChar w:fldCharType="separate"/>
            </w:r>
            <w:r w:rsidR="00806864" w:rsidRPr="00806864">
              <w:rPr>
                <w:noProof/>
                <w:lang w:eastAsia="en-US"/>
              </w:rPr>
              <w:t>1</w:t>
            </w:r>
            <w:r w:rsidR="00806864" w:rsidRPr="00806864">
              <w:rPr>
                <w:noProof/>
                <w:lang w:eastAsia="en-US"/>
              </w:rPr>
              <w:tab/>
              <w:t>Vousdoukas, M. I.</w:t>
            </w:r>
            <w:r w:rsidR="00806864" w:rsidRPr="00806864">
              <w:rPr>
                <w:i/>
                <w:noProof/>
                <w:lang w:eastAsia="en-US"/>
              </w:rPr>
              <w:t xml:space="preserve"> et al.</w:t>
            </w:r>
            <w:r w:rsidR="00806864" w:rsidRPr="00806864">
              <w:rPr>
                <w:noProof/>
                <w:lang w:eastAsia="en-US"/>
              </w:rPr>
              <w:t xml:space="preserve"> African Heritage Sites threatened by coastal flooding and erosion as sea-level rise accelerates. </w:t>
            </w:r>
            <w:r w:rsidR="00806864" w:rsidRPr="00806864">
              <w:rPr>
                <w:i/>
                <w:noProof/>
                <w:lang w:eastAsia="en-US"/>
              </w:rPr>
              <w:t>Nature Climate Change</w:t>
            </w:r>
            <w:r w:rsidR="00806864" w:rsidRPr="00806864">
              <w:rPr>
                <w:noProof/>
                <w:lang w:eastAsia="en-US"/>
              </w:rPr>
              <w:t xml:space="preserve"> </w:t>
            </w:r>
            <w:r w:rsidR="00806864" w:rsidRPr="00806864">
              <w:rPr>
                <w:b/>
                <w:noProof/>
                <w:lang w:eastAsia="en-US"/>
              </w:rPr>
              <w:t>12</w:t>
            </w:r>
            <w:r w:rsidR="00806864" w:rsidRPr="00806864">
              <w:rPr>
                <w:noProof/>
                <w:lang w:eastAsia="en-US"/>
              </w:rPr>
              <w:t xml:space="preserve">, 256-262 (2022). </w:t>
            </w:r>
            <w:hyperlink r:id="rId8" w:history="1">
              <w:r w:rsidR="00806864" w:rsidRPr="00806864">
                <w:rPr>
                  <w:rStyle w:val="Hyperlink"/>
                  <w:noProof/>
                  <w:lang w:eastAsia="en-US"/>
                </w:rPr>
                <w:t>https://doi.org/https://doi.org/10.1038/s41558-022-01280-1</w:t>
              </w:r>
            </w:hyperlink>
          </w:p>
          <w:p w14:paraId="0732C183" w14:textId="11BFA631" w:rsidR="00806864" w:rsidRPr="00806864" w:rsidRDefault="00806864" w:rsidP="00806864">
            <w:pPr>
              <w:pStyle w:val="EndNoteBibliography"/>
              <w:ind w:left="720" w:hanging="720"/>
              <w:rPr>
                <w:noProof/>
                <w:lang w:eastAsia="en-US"/>
              </w:rPr>
            </w:pPr>
            <w:r w:rsidRPr="00806864">
              <w:rPr>
                <w:noProof/>
                <w:lang w:eastAsia="en-US"/>
              </w:rPr>
              <w:t>2</w:t>
            </w:r>
            <w:r w:rsidRPr="00806864">
              <w:rPr>
                <w:noProof/>
                <w:lang w:eastAsia="en-US"/>
              </w:rPr>
              <w:tab/>
              <w:t xml:space="preserve">Reimann, L., Vafeidis, A. T., Brown, S., Hinkel, J. &amp; Tol, R. S. J. Mediterranean UNESCO World Heritage at risk from coastal flooding and erosion due to sea-level rise. </w:t>
            </w:r>
            <w:r w:rsidRPr="00806864">
              <w:rPr>
                <w:i/>
                <w:noProof/>
                <w:lang w:eastAsia="en-US"/>
              </w:rPr>
              <w:t>Nature Communications</w:t>
            </w:r>
            <w:r w:rsidRPr="00806864">
              <w:rPr>
                <w:noProof/>
                <w:lang w:eastAsia="en-US"/>
              </w:rPr>
              <w:t xml:space="preserve"> </w:t>
            </w:r>
            <w:r w:rsidRPr="00806864">
              <w:rPr>
                <w:b/>
                <w:noProof/>
                <w:lang w:eastAsia="en-US"/>
              </w:rPr>
              <w:t>9</w:t>
            </w:r>
            <w:r w:rsidRPr="00806864">
              <w:rPr>
                <w:noProof/>
                <w:lang w:eastAsia="en-US"/>
              </w:rPr>
              <w:t xml:space="preserve"> (2018). </w:t>
            </w:r>
            <w:hyperlink r:id="rId9" w:history="1">
              <w:r w:rsidRPr="00806864">
                <w:rPr>
                  <w:rStyle w:val="Hyperlink"/>
                  <w:noProof/>
                  <w:lang w:eastAsia="en-US"/>
                </w:rPr>
                <w:t>https://doi.org/10.1038/s41467-018-06645-9</w:t>
              </w:r>
            </w:hyperlink>
          </w:p>
          <w:p w14:paraId="2D41702E" w14:textId="4466A0CD" w:rsidR="00806864" w:rsidRPr="00806864" w:rsidRDefault="00806864" w:rsidP="00806864">
            <w:pPr>
              <w:pStyle w:val="EndNoteBibliography"/>
              <w:ind w:left="720" w:hanging="720"/>
              <w:rPr>
                <w:noProof/>
                <w:lang w:eastAsia="en-US"/>
              </w:rPr>
            </w:pPr>
            <w:r w:rsidRPr="00806864">
              <w:rPr>
                <w:noProof/>
                <w:lang w:eastAsia="en-US"/>
              </w:rPr>
              <w:t>3</w:t>
            </w:r>
            <w:r w:rsidRPr="00806864">
              <w:rPr>
                <w:noProof/>
                <w:lang w:eastAsia="en-US"/>
              </w:rPr>
              <w:tab/>
              <w:t xml:space="preserve">Nicu, I. C. &amp; Fatorić, S. Climate change impacts on immovable cultural heritage in polar regions: A systematic bibliometric review. </w:t>
            </w:r>
            <w:r w:rsidRPr="00806864">
              <w:rPr>
                <w:i/>
                <w:noProof/>
                <w:lang w:eastAsia="en-US"/>
              </w:rPr>
              <w:t>WIREs Climate Change</w:t>
            </w:r>
            <w:r w:rsidRPr="00806864">
              <w:rPr>
                <w:noProof/>
                <w:lang w:eastAsia="en-US"/>
              </w:rPr>
              <w:t xml:space="preserve"> </w:t>
            </w:r>
            <w:r w:rsidRPr="00806864">
              <w:rPr>
                <w:b/>
                <w:noProof/>
                <w:lang w:eastAsia="en-US"/>
              </w:rPr>
              <w:t>14</w:t>
            </w:r>
            <w:r w:rsidRPr="00806864">
              <w:rPr>
                <w:noProof/>
                <w:lang w:eastAsia="en-US"/>
              </w:rPr>
              <w:t xml:space="preserve">, e822 (2023). </w:t>
            </w:r>
            <w:hyperlink r:id="rId10" w:history="1">
              <w:r w:rsidRPr="00806864">
                <w:rPr>
                  <w:rStyle w:val="Hyperlink"/>
                  <w:noProof/>
                  <w:lang w:eastAsia="en-US"/>
                </w:rPr>
                <w:t>https://doi.org/https://doi.org/10.1002/wcc.822</w:t>
              </w:r>
            </w:hyperlink>
          </w:p>
          <w:p w14:paraId="216E704C" w14:textId="77777777" w:rsidR="00806864" w:rsidRPr="00806864" w:rsidRDefault="00806864" w:rsidP="00806864">
            <w:pPr>
              <w:pStyle w:val="EndNoteBibliography"/>
              <w:ind w:left="720" w:hanging="720"/>
              <w:rPr>
                <w:noProof/>
                <w:lang w:eastAsia="en-US"/>
              </w:rPr>
            </w:pPr>
            <w:r w:rsidRPr="00806864">
              <w:rPr>
                <w:noProof/>
                <w:lang w:eastAsia="en-US"/>
              </w:rPr>
              <w:t>4</w:t>
            </w:r>
            <w:r w:rsidRPr="00806864">
              <w:rPr>
                <w:noProof/>
                <w:lang w:eastAsia="en-US"/>
              </w:rPr>
              <w:tab/>
              <w:t>Simpson, N. P.</w:t>
            </w:r>
            <w:r w:rsidRPr="00806864">
              <w:rPr>
                <w:i/>
                <w:noProof/>
                <w:lang w:eastAsia="en-US"/>
              </w:rPr>
              <w:t xml:space="preserve"> et al.</w:t>
            </w:r>
            <w:r w:rsidRPr="00806864">
              <w:rPr>
                <w:noProof/>
                <w:lang w:eastAsia="en-US"/>
              </w:rPr>
              <w:t xml:space="preserve"> ICSM CHC White Paper II: Impacts, vulnerability, and understanding risks of climate change for culture and heritage. Report No. 978-2-918086-72-7, 111 (ICOMOS, Charenton-le-Pont, France &amp; Paris, France, 2022).</w:t>
            </w:r>
          </w:p>
          <w:p w14:paraId="351682B3" w14:textId="77777777" w:rsidR="00806864" w:rsidRPr="00806864" w:rsidRDefault="00806864" w:rsidP="00806864">
            <w:pPr>
              <w:pStyle w:val="EndNoteBibliography"/>
              <w:ind w:left="720" w:hanging="720"/>
              <w:rPr>
                <w:noProof/>
                <w:lang w:eastAsia="en-US"/>
              </w:rPr>
            </w:pPr>
            <w:r w:rsidRPr="00806864">
              <w:rPr>
                <w:noProof/>
                <w:lang w:eastAsia="en-US"/>
              </w:rPr>
              <w:t>5</w:t>
            </w:r>
            <w:r w:rsidRPr="00806864">
              <w:rPr>
                <w:noProof/>
                <w:lang w:eastAsia="en-US"/>
              </w:rPr>
              <w:tab/>
              <w:t xml:space="preserve">IPCC. </w:t>
            </w:r>
            <w:r w:rsidRPr="00806864">
              <w:rPr>
                <w:i/>
                <w:noProof/>
                <w:lang w:eastAsia="en-US"/>
              </w:rPr>
              <w:t>Climate Change 2022: Impacts, Adaptation, and Vulnerability. Contribution of Working Group II to the Sixth Assessment Report of the Intergovernmental Panel on Climate Change</w:t>
            </w:r>
            <w:r w:rsidRPr="00806864">
              <w:rPr>
                <w:noProof/>
                <w:lang w:eastAsia="en-US"/>
              </w:rPr>
              <w:t>.  (Cambridge University Press, 2022).</w:t>
            </w:r>
          </w:p>
          <w:p w14:paraId="48EBD7DA" w14:textId="77777777" w:rsidR="00806864" w:rsidRPr="00806864" w:rsidRDefault="00806864" w:rsidP="00806864">
            <w:pPr>
              <w:pStyle w:val="EndNoteBibliography"/>
              <w:ind w:left="720" w:hanging="720"/>
              <w:rPr>
                <w:noProof/>
                <w:lang w:eastAsia="en-US"/>
              </w:rPr>
            </w:pPr>
            <w:r w:rsidRPr="00806864">
              <w:rPr>
                <w:noProof/>
                <w:lang w:eastAsia="en-US"/>
              </w:rPr>
              <w:t>6</w:t>
            </w:r>
            <w:r w:rsidRPr="00806864">
              <w:rPr>
                <w:noProof/>
                <w:lang w:eastAsia="en-US"/>
              </w:rPr>
              <w:tab/>
              <w:t>Simpson, N. P.</w:t>
            </w:r>
            <w:r w:rsidRPr="00806864">
              <w:rPr>
                <w:i/>
                <w:noProof/>
                <w:lang w:eastAsia="en-US"/>
              </w:rPr>
              <w:t xml:space="preserve"> et al.</w:t>
            </w:r>
            <w:r w:rsidRPr="00806864">
              <w:rPr>
                <w:noProof/>
                <w:lang w:eastAsia="en-US"/>
              </w:rPr>
              <w:t xml:space="preserve"> Heritage adaptation to climate change: reducing risk and harnessing opportunities. 29 (ODI, London, 2024).</w:t>
            </w:r>
          </w:p>
          <w:p w14:paraId="049B26AD" w14:textId="12C72CE5" w:rsidR="00806864" w:rsidRPr="00806864" w:rsidRDefault="00806864" w:rsidP="00806864">
            <w:pPr>
              <w:pStyle w:val="EndNoteBibliography"/>
              <w:ind w:left="720" w:hanging="720"/>
              <w:rPr>
                <w:noProof/>
                <w:lang w:eastAsia="en-US"/>
              </w:rPr>
            </w:pPr>
            <w:r w:rsidRPr="00806864">
              <w:rPr>
                <w:noProof/>
                <w:lang w:eastAsia="en-US"/>
              </w:rPr>
              <w:t>7</w:t>
            </w:r>
            <w:r w:rsidRPr="00806864">
              <w:rPr>
                <w:noProof/>
                <w:lang w:eastAsia="en-US"/>
              </w:rPr>
              <w:tab/>
              <w:t>Simpson, N. P.</w:t>
            </w:r>
            <w:r w:rsidRPr="00806864">
              <w:rPr>
                <w:i/>
                <w:noProof/>
                <w:lang w:eastAsia="en-US"/>
              </w:rPr>
              <w:t xml:space="preserve"> et al.</w:t>
            </w:r>
            <w:r w:rsidRPr="00806864">
              <w:rPr>
                <w:noProof/>
                <w:lang w:eastAsia="en-US"/>
              </w:rPr>
              <w:t xml:space="preserve"> Decolonizing climate change–heritage research. </w:t>
            </w:r>
            <w:r w:rsidRPr="00806864">
              <w:rPr>
                <w:i/>
                <w:noProof/>
                <w:lang w:eastAsia="en-US"/>
              </w:rPr>
              <w:t>Nature Climate Change</w:t>
            </w:r>
            <w:r w:rsidRPr="00806864">
              <w:rPr>
                <w:noProof/>
                <w:lang w:eastAsia="en-US"/>
              </w:rPr>
              <w:t xml:space="preserve"> </w:t>
            </w:r>
            <w:r w:rsidRPr="00806864">
              <w:rPr>
                <w:b/>
                <w:noProof/>
                <w:lang w:eastAsia="en-US"/>
              </w:rPr>
              <w:t>12</w:t>
            </w:r>
            <w:r w:rsidRPr="00806864">
              <w:rPr>
                <w:noProof/>
                <w:lang w:eastAsia="en-US"/>
              </w:rPr>
              <w:t xml:space="preserve">, 210-213 (2022). </w:t>
            </w:r>
            <w:hyperlink r:id="rId11" w:history="1">
              <w:r w:rsidRPr="00806864">
                <w:rPr>
                  <w:rStyle w:val="Hyperlink"/>
                  <w:noProof/>
                  <w:lang w:eastAsia="en-US"/>
                </w:rPr>
                <w:t>https://doi.org/10.1038/s41558-022-01279-8</w:t>
              </w:r>
            </w:hyperlink>
          </w:p>
          <w:p w14:paraId="4F9A5839" w14:textId="51852C6D" w:rsidR="00806864" w:rsidRPr="00806864" w:rsidRDefault="00806864" w:rsidP="00806864">
            <w:pPr>
              <w:pStyle w:val="EndNoteBibliography"/>
              <w:ind w:left="720" w:hanging="720"/>
              <w:rPr>
                <w:noProof/>
                <w:lang w:eastAsia="en-US"/>
              </w:rPr>
            </w:pPr>
            <w:r w:rsidRPr="00806864">
              <w:rPr>
                <w:noProof/>
                <w:lang w:eastAsia="en-US"/>
              </w:rPr>
              <w:t>8</w:t>
            </w:r>
            <w:r w:rsidRPr="00806864">
              <w:rPr>
                <w:noProof/>
                <w:lang w:eastAsia="en-US"/>
              </w:rPr>
              <w:tab/>
              <w:t>Clarke, J.</w:t>
            </w:r>
            <w:r w:rsidRPr="00806864">
              <w:rPr>
                <w:i/>
                <w:noProof/>
                <w:lang w:eastAsia="en-US"/>
              </w:rPr>
              <w:t xml:space="preserve"> et al.</w:t>
            </w:r>
            <w:r w:rsidRPr="00806864">
              <w:rPr>
                <w:noProof/>
                <w:lang w:eastAsia="en-US"/>
              </w:rPr>
              <w:t xml:space="preserve"> Curating transformation can strengthen adaptation and minimize losses and damages. </w:t>
            </w:r>
            <w:r w:rsidRPr="00806864">
              <w:rPr>
                <w:i/>
                <w:noProof/>
                <w:lang w:eastAsia="en-US"/>
              </w:rPr>
              <w:t>npj Climate Action</w:t>
            </w:r>
            <w:r w:rsidRPr="00806864">
              <w:rPr>
                <w:noProof/>
                <w:lang w:eastAsia="en-US"/>
              </w:rPr>
              <w:t xml:space="preserve"> </w:t>
            </w:r>
            <w:r w:rsidRPr="00806864">
              <w:rPr>
                <w:b/>
                <w:noProof/>
                <w:lang w:eastAsia="en-US"/>
              </w:rPr>
              <w:t>4</w:t>
            </w:r>
            <w:r w:rsidRPr="00806864">
              <w:rPr>
                <w:noProof/>
                <w:lang w:eastAsia="en-US"/>
              </w:rPr>
              <w:t xml:space="preserve">, 4 (2025). </w:t>
            </w:r>
            <w:hyperlink r:id="rId12" w:history="1">
              <w:r w:rsidRPr="00806864">
                <w:rPr>
                  <w:rStyle w:val="Hyperlink"/>
                  <w:noProof/>
                  <w:lang w:eastAsia="en-US"/>
                </w:rPr>
                <w:t>https://doi.org/10.1038/s44168-025-00210-z</w:t>
              </w:r>
            </w:hyperlink>
          </w:p>
          <w:p w14:paraId="5BF95F9B" w14:textId="27A7A4F9" w:rsidR="00806864" w:rsidRPr="00806864" w:rsidRDefault="00806864" w:rsidP="00806864">
            <w:pPr>
              <w:pStyle w:val="EndNoteBibliography"/>
              <w:ind w:left="720" w:hanging="720"/>
              <w:rPr>
                <w:noProof/>
                <w:lang w:eastAsia="en-US"/>
              </w:rPr>
            </w:pPr>
            <w:r w:rsidRPr="00806864">
              <w:rPr>
                <w:noProof/>
                <w:lang w:eastAsia="en-US"/>
              </w:rPr>
              <w:t>9</w:t>
            </w:r>
            <w:r w:rsidRPr="00806864">
              <w:rPr>
                <w:noProof/>
                <w:lang w:eastAsia="en-US"/>
              </w:rPr>
              <w:tab/>
              <w:t xml:space="preserve">Hotchkiss, C. &amp; Seekamp, E. A Systematic Literature Review on Climate Change Adaptation Planning for Archaeological Site Management and the Prevalence of Stakeholder Engagement. </w:t>
            </w:r>
            <w:r w:rsidRPr="00806864">
              <w:rPr>
                <w:i/>
                <w:noProof/>
                <w:lang w:eastAsia="en-US"/>
              </w:rPr>
              <w:t>American Antiquity</w:t>
            </w:r>
            <w:r w:rsidRPr="00806864">
              <w:rPr>
                <w:noProof/>
                <w:lang w:eastAsia="en-US"/>
              </w:rPr>
              <w:t xml:space="preserve"> </w:t>
            </w:r>
            <w:r w:rsidRPr="00806864">
              <w:rPr>
                <w:b/>
                <w:noProof/>
                <w:lang w:eastAsia="en-US"/>
              </w:rPr>
              <w:t>89</w:t>
            </w:r>
            <w:r w:rsidRPr="00806864">
              <w:rPr>
                <w:noProof/>
                <w:lang w:eastAsia="en-US"/>
              </w:rPr>
              <w:t xml:space="preserve">, 302-318 (2024). </w:t>
            </w:r>
            <w:hyperlink r:id="rId13" w:history="1">
              <w:r w:rsidRPr="00806864">
                <w:rPr>
                  <w:rStyle w:val="Hyperlink"/>
                  <w:noProof/>
                  <w:lang w:eastAsia="en-US"/>
                </w:rPr>
                <w:t>https://doi.org/10.1017/aaq.2023.97</w:t>
              </w:r>
            </w:hyperlink>
          </w:p>
          <w:p w14:paraId="7D27F2BA" w14:textId="7E1A5E10" w:rsidR="00806864" w:rsidRPr="00806864" w:rsidRDefault="00806864" w:rsidP="00806864">
            <w:pPr>
              <w:pStyle w:val="EndNoteBibliography"/>
              <w:ind w:left="720" w:hanging="720"/>
              <w:rPr>
                <w:noProof/>
                <w:lang w:eastAsia="en-US"/>
              </w:rPr>
            </w:pPr>
            <w:r w:rsidRPr="00806864">
              <w:rPr>
                <w:noProof/>
                <w:lang w:eastAsia="en-US"/>
              </w:rPr>
              <w:t>10</w:t>
            </w:r>
            <w:r w:rsidRPr="00806864">
              <w:rPr>
                <w:noProof/>
                <w:lang w:eastAsia="en-US"/>
              </w:rPr>
              <w:tab/>
              <w:t xml:space="preserve">Li, P., Xiao, X. &amp; Seekamp, E. Climate adaptation planning for cultural heritages in coastal tourism destinations: A multi-objective optimization approach. </w:t>
            </w:r>
            <w:r w:rsidRPr="00806864">
              <w:rPr>
                <w:i/>
                <w:noProof/>
                <w:lang w:eastAsia="en-US"/>
              </w:rPr>
              <w:t>Tourism Management</w:t>
            </w:r>
            <w:r w:rsidRPr="00806864">
              <w:rPr>
                <w:noProof/>
                <w:lang w:eastAsia="en-US"/>
              </w:rPr>
              <w:t xml:space="preserve"> </w:t>
            </w:r>
            <w:r w:rsidRPr="00806864">
              <w:rPr>
                <w:b/>
                <w:noProof/>
                <w:lang w:eastAsia="en-US"/>
              </w:rPr>
              <w:t>88</w:t>
            </w:r>
            <w:r w:rsidRPr="00806864">
              <w:rPr>
                <w:noProof/>
                <w:lang w:eastAsia="en-US"/>
              </w:rPr>
              <w:t xml:space="preserve">, 104380 (2022). </w:t>
            </w:r>
            <w:hyperlink r:id="rId14" w:history="1">
              <w:r w:rsidRPr="00806864">
                <w:rPr>
                  <w:rStyle w:val="Hyperlink"/>
                  <w:noProof/>
                  <w:lang w:eastAsia="en-US"/>
                </w:rPr>
                <w:t>https://doi.org/https://doi.org/10.1016/j.tourman.2021.104380</w:t>
              </w:r>
            </w:hyperlink>
          </w:p>
          <w:p w14:paraId="06A9793E" w14:textId="15A1EC78" w:rsidR="00806864" w:rsidRPr="00806864" w:rsidRDefault="00806864" w:rsidP="00806864">
            <w:pPr>
              <w:pStyle w:val="EndNoteBibliography"/>
              <w:ind w:left="720" w:hanging="720"/>
              <w:rPr>
                <w:noProof/>
                <w:lang w:eastAsia="en-US"/>
              </w:rPr>
            </w:pPr>
            <w:r w:rsidRPr="00806864">
              <w:rPr>
                <w:noProof/>
                <w:lang w:eastAsia="en-US"/>
              </w:rPr>
              <w:t>11</w:t>
            </w:r>
            <w:r w:rsidRPr="00806864">
              <w:rPr>
                <w:noProof/>
                <w:lang w:eastAsia="en-US"/>
              </w:rPr>
              <w:tab/>
              <w:t>Barnett, J.</w:t>
            </w:r>
            <w:r w:rsidRPr="00806864">
              <w:rPr>
                <w:i/>
                <w:noProof/>
                <w:lang w:eastAsia="en-US"/>
              </w:rPr>
              <w:t xml:space="preserve"> et al.</w:t>
            </w:r>
            <w:r w:rsidRPr="00806864">
              <w:rPr>
                <w:noProof/>
                <w:lang w:eastAsia="en-US"/>
              </w:rPr>
              <w:t xml:space="preserve"> Nature-based solutions for atoll habitability. </w:t>
            </w:r>
            <w:r w:rsidRPr="00806864">
              <w:rPr>
                <w:i/>
                <w:noProof/>
                <w:lang w:eastAsia="en-US"/>
              </w:rPr>
              <w:t>Philosophical Transactions of the Royal Society B: Biological Sciences</w:t>
            </w:r>
            <w:r w:rsidRPr="00806864">
              <w:rPr>
                <w:noProof/>
                <w:lang w:eastAsia="en-US"/>
              </w:rPr>
              <w:t xml:space="preserve"> </w:t>
            </w:r>
            <w:r w:rsidRPr="00806864">
              <w:rPr>
                <w:b/>
                <w:noProof/>
                <w:lang w:eastAsia="en-US"/>
              </w:rPr>
              <w:t>377</w:t>
            </w:r>
            <w:r w:rsidRPr="00806864">
              <w:rPr>
                <w:noProof/>
                <w:lang w:eastAsia="en-US"/>
              </w:rPr>
              <w:t xml:space="preserve">, 20210124 (2022). </w:t>
            </w:r>
            <w:hyperlink r:id="rId15" w:history="1">
              <w:r w:rsidRPr="00806864">
                <w:rPr>
                  <w:rStyle w:val="Hyperlink"/>
                  <w:noProof/>
                  <w:lang w:eastAsia="en-US"/>
                </w:rPr>
                <w:t>https://doi.org/doi:10.1098/rstb.2021.0124</w:t>
              </w:r>
            </w:hyperlink>
          </w:p>
          <w:p w14:paraId="5289FE44" w14:textId="32EAA95D" w:rsidR="00806864" w:rsidRPr="00806864" w:rsidRDefault="00806864" w:rsidP="00806864">
            <w:pPr>
              <w:pStyle w:val="EndNoteBibliography"/>
              <w:ind w:left="720" w:hanging="720"/>
              <w:rPr>
                <w:noProof/>
                <w:lang w:eastAsia="en-US"/>
              </w:rPr>
            </w:pPr>
            <w:r w:rsidRPr="00806864">
              <w:rPr>
                <w:noProof/>
                <w:lang w:eastAsia="en-US"/>
              </w:rPr>
              <w:t>12</w:t>
            </w:r>
            <w:r w:rsidRPr="00806864">
              <w:rPr>
                <w:noProof/>
                <w:lang w:eastAsia="en-US"/>
              </w:rPr>
              <w:tab/>
              <w:t>Seddon, N.</w:t>
            </w:r>
            <w:r w:rsidRPr="00806864">
              <w:rPr>
                <w:i/>
                <w:noProof/>
                <w:lang w:eastAsia="en-US"/>
              </w:rPr>
              <w:t xml:space="preserve"> et al.</w:t>
            </w:r>
            <w:r w:rsidRPr="00806864">
              <w:rPr>
                <w:noProof/>
                <w:lang w:eastAsia="en-US"/>
              </w:rPr>
              <w:t xml:space="preserve"> Understanding the value and limits of nature-based solutions to climate change and other global challenges. </w:t>
            </w:r>
            <w:r w:rsidRPr="00806864">
              <w:rPr>
                <w:i/>
                <w:noProof/>
                <w:lang w:eastAsia="en-US"/>
              </w:rPr>
              <w:t>Philosophical Transactions of the Royal Society B: Biological Sciences</w:t>
            </w:r>
            <w:r w:rsidRPr="00806864">
              <w:rPr>
                <w:noProof/>
                <w:lang w:eastAsia="en-US"/>
              </w:rPr>
              <w:t xml:space="preserve"> </w:t>
            </w:r>
            <w:r w:rsidRPr="00806864">
              <w:rPr>
                <w:b/>
                <w:noProof/>
                <w:lang w:eastAsia="en-US"/>
              </w:rPr>
              <w:t>375</w:t>
            </w:r>
            <w:r w:rsidRPr="00806864">
              <w:rPr>
                <w:noProof/>
                <w:lang w:eastAsia="en-US"/>
              </w:rPr>
              <w:t xml:space="preserve">, 20190120 (2020). </w:t>
            </w:r>
            <w:hyperlink r:id="rId16" w:history="1">
              <w:r w:rsidRPr="00806864">
                <w:rPr>
                  <w:rStyle w:val="Hyperlink"/>
                  <w:noProof/>
                  <w:lang w:eastAsia="en-US"/>
                </w:rPr>
                <w:t>https://doi.org/doi:10.1098/rstb.2019.0120</w:t>
              </w:r>
            </w:hyperlink>
          </w:p>
          <w:p w14:paraId="0EF774E1" w14:textId="5F2AE84B" w:rsidR="00806864" w:rsidRPr="00806864" w:rsidRDefault="00806864" w:rsidP="00806864">
            <w:pPr>
              <w:pStyle w:val="EndNoteBibliography"/>
              <w:ind w:left="720" w:hanging="720"/>
              <w:rPr>
                <w:noProof/>
                <w:lang w:eastAsia="en-US"/>
              </w:rPr>
            </w:pPr>
            <w:r w:rsidRPr="00806864">
              <w:rPr>
                <w:noProof/>
                <w:lang w:eastAsia="en-US"/>
              </w:rPr>
              <w:t>13</w:t>
            </w:r>
            <w:r w:rsidRPr="00806864">
              <w:rPr>
                <w:noProof/>
                <w:lang w:eastAsia="en-US"/>
              </w:rPr>
              <w:tab/>
              <w:t>Simpson, N. P.</w:t>
            </w:r>
            <w:r w:rsidRPr="00806864">
              <w:rPr>
                <w:i/>
                <w:noProof/>
                <w:lang w:eastAsia="en-US"/>
              </w:rPr>
              <w:t xml:space="preserve"> et al.</w:t>
            </w:r>
            <w:r w:rsidRPr="00806864">
              <w:rPr>
                <w:noProof/>
                <w:lang w:eastAsia="en-US"/>
              </w:rPr>
              <w:t xml:space="preserve"> Research priorities for climate mobility. </w:t>
            </w:r>
            <w:r w:rsidRPr="00806864">
              <w:rPr>
                <w:i/>
                <w:noProof/>
                <w:lang w:eastAsia="en-US"/>
              </w:rPr>
              <w:t>One Earth</w:t>
            </w:r>
            <w:r w:rsidRPr="00806864">
              <w:rPr>
                <w:noProof/>
                <w:lang w:eastAsia="en-US"/>
              </w:rPr>
              <w:t xml:space="preserve"> (2024). </w:t>
            </w:r>
            <w:hyperlink r:id="rId17" w:history="1">
              <w:r w:rsidRPr="00806864">
                <w:rPr>
                  <w:rStyle w:val="Hyperlink"/>
                  <w:noProof/>
                  <w:lang w:eastAsia="en-US"/>
                </w:rPr>
                <w:t>https://doi.org/10.1016/j.oneear.2024.02.002</w:t>
              </w:r>
            </w:hyperlink>
          </w:p>
          <w:p w14:paraId="48D266DE" w14:textId="15145715" w:rsidR="00806864" w:rsidRPr="00806864" w:rsidRDefault="00806864" w:rsidP="00806864">
            <w:pPr>
              <w:pStyle w:val="EndNoteBibliography"/>
              <w:ind w:left="720" w:hanging="720"/>
              <w:rPr>
                <w:noProof/>
                <w:lang w:eastAsia="en-US"/>
              </w:rPr>
            </w:pPr>
            <w:r w:rsidRPr="00806864">
              <w:rPr>
                <w:noProof/>
                <w:lang w:eastAsia="en-US"/>
              </w:rPr>
              <w:t>14</w:t>
            </w:r>
            <w:r w:rsidRPr="00806864">
              <w:rPr>
                <w:noProof/>
                <w:lang w:eastAsia="en-US"/>
              </w:rPr>
              <w:tab/>
              <w:t>Lin, B. B.</w:t>
            </w:r>
            <w:r w:rsidRPr="00806864">
              <w:rPr>
                <w:i/>
                <w:noProof/>
                <w:lang w:eastAsia="en-US"/>
              </w:rPr>
              <w:t xml:space="preserve"> et al.</w:t>
            </w:r>
            <w:r w:rsidRPr="00806864">
              <w:rPr>
                <w:noProof/>
                <w:lang w:eastAsia="en-US"/>
              </w:rPr>
              <w:t xml:space="preserve"> Holistic climate change adaptation for World Heritage. </w:t>
            </w:r>
            <w:r w:rsidRPr="00806864">
              <w:rPr>
                <w:i/>
                <w:noProof/>
                <w:lang w:eastAsia="en-US"/>
              </w:rPr>
              <w:t>Nature Sustainability</w:t>
            </w:r>
            <w:r w:rsidRPr="00806864">
              <w:rPr>
                <w:noProof/>
                <w:lang w:eastAsia="en-US"/>
              </w:rPr>
              <w:t xml:space="preserve"> </w:t>
            </w:r>
            <w:r w:rsidRPr="00806864">
              <w:rPr>
                <w:b/>
                <w:noProof/>
                <w:lang w:eastAsia="en-US"/>
              </w:rPr>
              <w:t>6</w:t>
            </w:r>
            <w:r w:rsidRPr="00806864">
              <w:rPr>
                <w:noProof/>
                <w:lang w:eastAsia="en-US"/>
              </w:rPr>
              <w:t xml:space="preserve">, 1157-1165 (2023). </w:t>
            </w:r>
            <w:hyperlink r:id="rId18" w:history="1">
              <w:r w:rsidRPr="00806864">
                <w:rPr>
                  <w:rStyle w:val="Hyperlink"/>
                  <w:noProof/>
                  <w:lang w:eastAsia="en-US"/>
                </w:rPr>
                <w:t>https://doi.org/10.1038/s41893-023-01153-1</w:t>
              </w:r>
            </w:hyperlink>
          </w:p>
          <w:p w14:paraId="4B4A6F0A" w14:textId="237A1D10" w:rsidR="00806864" w:rsidRPr="00806864" w:rsidRDefault="00806864" w:rsidP="00806864">
            <w:pPr>
              <w:pStyle w:val="EndNoteBibliography"/>
              <w:ind w:left="720" w:hanging="720"/>
              <w:rPr>
                <w:noProof/>
                <w:lang w:eastAsia="en-US"/>
              </w:rPr>
            </w:pPr>
            <w:r w:rsidRPr="00806864">
              <w:rPr>
                <w:noProof/>
                <w:lang w:eastAsia="en-US"/>
              </w:rPr>
              <w:t>15</w:t>
            </w:r>
            <w:r w:rsidRPr="00806864">
              <w:rPr>
                <w:noProof/>
                <w:lang w:eastAsia="en-US"/>
              </w:rPr>
              <w:tab/>
              <w:t>Berrang-Ford, L.</w:t>
            </w:r>
            <w:r w:rsidRPr="00806864">
              <w:rPr>
                <w:i/>
                <w:noProof/>
                <w:lang w:eastAsia="en-US"/>
              </w:rPr>
              <w:t xml:space="preserve"> et al.</w:t>
            </w:r>
            <w:r w:rsidRPr="00806864">
              <w:rPr>
                <w:noProof/>
                <w:lang w:eastAsia="en-US"/>
              </w:rPr>
              <w:t xml:space="preserve"> A systematic global stocktake of evidence on human adaptation to climate change. </w:t>
            </w:r>
            <w:r w:rsidRPr="00806864">
              <w:rPr>
                <w:i/>
                <w:noProof/>
                <w:lang w:eastAsia="en-US"/>
              </w:rPr>
              <w:t>Nature Climate Change</w:t>
            </w:r>
            <w:r w:rsidRPr="00806864">
              <w:rPr>
                <w:noProof/>
                <w:lang w:eastAsia="en-US"/>
              </w:rPr>
              <w:t xml:space="preserve"> </w:t>
            </w:r>
            <w:r w:rsidRPr="00806864">
              <w:rPr>
                <w:b/>
                <w:noProof/>
                <w:lang w:eastAsia="en-US"/>
              </w:rPr>
              <w:t>11</w:t>
            </w:r>
            <w:r w:rsidRPr="00806864">
              <w:rPr>
                <w:noProof/>
                <w:lang w:eastAsia="en-US"/>
              </w:rPr>
              <w:t xml:space="preserve">, 989-1000 (2021). </w:t>
            </w:r>
            <w:hyperlink r:id="rId19" w:history="1">
              <w:r w:rsidRPr="00806864">
                <w:rPr>
                  <w:rStyle w:val="Hyperlink"/>
                  <w:noProof/>
                  <w:lang w:eastAsia="en-US"/>
                </w:rPr>
                <w:t>https://doi.org/10.1038/s41558-021-01170-y</w:t>
              </w:r>
            </w:hyperlink>
          </w:p>
          <w:p w14:paraId="278DBEEA" w14:textId="77777777" w:rsidR="00806864" w:rsidRPr="00806864" w:rsidRDefault="00806864" w:rsidP="00806864">
            <w:pPr>
              <w:pStyle w:val="EndNoteBibliography"/>
              <w:ind w:left="720" w:hanging="720"/>
              <w:rPr>
                <w:noProof/>
                <w:lang w:eastAsia="en-US"/>
              </w:rPr>
            </w:pPr>
            <w:r w:rsidRPr="00806864">
              <w:rPr>
                <w:noProof/>
                <w:lang w:eastAsia="en-US"/>
              </w:rPr>
              <w:t>16</w:t>
            </w:r>
            <w:r w:rsidRPr="00806864">
              <w:rPr>
                <w:noProof/>
                <w:lang w:eastAsia="en-US"/>
              </w:rPr>
              <w:tab/>
              <w:t>O'Neill, B.</w:t>
            </w:r>
            <w:r w:rsidRPr="00806864">
              <w:rPr>
                <w:i/>
                <w:noProof/>
                <w:lang w:eastAsia="en-US"/>
              </w:rPr>
              <w:t xml:space="preserve"> et al.</w:t>
            </w:r>
            <w:r w:rsidRPr="00806864">
              <w:rPr>
                <w:noProof/>
                <w:lang w:eastAsia="en-US"/>
              </w:rPr>
              <w:t xml:space="preserve"> in </w:t>
            </w:r>
            <w:r w:rsidRPr="00806864">
              <w:rPr>
                <w:i/>
                <w:noProof/>
                <w:lang w:eastAsia="en-US"/>
              </w:rPr>
              <w:t>Climate Change 2022: Impacts, Adaptation, and Vulnerability. Contribution of Working Group II to the Sixth Assessment Report of the Intergovernmental Panel on Climate Change</w:t>
            </w:r>
            <w:r w:rsidRPr="00806864">
              <w:rPr>
                <w:noProof/>
                <w:lang w:eastAsia="en-US"/>
              </w:rPr>
              <w:t xml:space="preserve">   (eds H.-O. Pörtner</w:t>
            </w:r>
            <w:r w:rsidRPr="00806864">
              <w:rPr>
                <w:i/>
                <w:noProof/>
                <w:lang w:eastAsia="en-US"/>
              </w:rPr>
              <w:t xml:space="preserve"> et al.</w:t>
            </w:r>
            <w:r w:rsidRPr="00806864">
              <w:rPr>
                <w:noProof/>
                <w:lang w:eastAsia="en-US"/>
              </w:rPr>
              <w:t>)  128 (Cambridge University Press, 2022).</w:t>
            </w:r>
          </w:p>
          <w:p w14:paraId="2B13348F" w14:textId="73232D4C" w:rsidR="004A3628" w:rsidRPr="002F2CED" w:rsidRDefault="002F2CED" w:rsidP="002F2CED">
            <w:pPr>
              <w:pStyle w:val="NormalWeb"/>
              <w:spacing w:before="0" w:beforeAutospacing="0" w:after="0" w:afterAutospacing="0"/>
              <w:jc w:val="both"/>
              <w:rPr>
                <w:rFonts w:ascii="Arial" w:hAnsi="Arial" w:cs="Arial"/>
                <w:sz w:val="22"/>
                <w:szCs w:val="22"/>
              </w:rPr>
            </w:pPr>
            <w:r>
              <w:rPr>
                <w:rFonts w:ascii="Arial" w:hAnsi="Arial" w:cs="Arial"/>
                <w:sz w:val="22"/>
                <w:szCs w:val="22"/>
              </w:rPr>
              <w:fldChar w:fldCharType="end"/>
            </w:r>
          </w:p>
        </w:tc>
      </w:tr>
      <w:tr w:rsidR="004A3628" w:rsidRPr="00D1628D" w14:paraId="5608F54F" w14:textId="77777777" w:rsidTr="00D13086">
        <w:trPr>
          <w:trHeight w:val="576"/>
        </w:trPr>
        <w:tc>
          <w:tcPr>
            <w:tcW w:w="8640" w:type="dxa"/>
          </w:tcPr>
          <w:p w14:paraId="5889B717" w14:textId="77777777" w:rsidR="004A3628" w:rsidRPr="00D1628D" w:rsidRDefault="004A3628" w:rsidP="002F2CED">
            <w:pPr>
              <w:jc w:val="both"/>
              <w:rPr>
                <w:rFonts w:ascii="Arial" w:hAnsi="Arial" w:cs="Arial"/>
                <w:b/>
                <w:sz w:val="22"/>
                <w:szCs w:val="22"/>
              </w:rPr>
            </w:pPr>
            <w:r w:rsidRPr="00D1628D">
              <w:rPr>
                <w:rFonts w:ascii="Arial" w:hAnsi="Arial" w:cs="Arial"/>
                <w:b/>
                <w:sz w:val="22"/>
                <w:szCs w:val="22"/>
              </w:rPr>
              <w:lastRenderedPageBreak/>
              <w:t>PARTICIPANTS</w:t>
            </w:r>
          </w:p>
          <w:p w14:paraId="3641C15A" w14:textId="77777777" w:rsidR="004A3628" w:rsidRPr="00D1628D" w:rsidRDefault="004A3628" w:rsidP="002F2CED">
            <w:pPr>
              <w:jc w:val="both"/>
              <w:rPr>
                <w:rFonts w:ascii="Arial" w:hAnsi="Arial" w:cs="Arial"/>
                <w:b/>
                <w:sz w:val="22"/>
                <w:szCs w:val="22"/>
              </w:rPr>
            </w:pPr>
          </w:p>
          <w:p w14:paraId="13A364ED" w14:textId="77777777" w:rsidR="004A3628" w:rsidRPr="00D1628D" w:rsidRDefault="004A3628" w:rsidP="002F2CED">
            <w:pPr>
              <w:jc w:val="both"/>
              <w:rPr>
                <w:rFonts w:ascii="Arial" w:hAnsi="Arial" w:cs="Arial"/>
                <w:b/>
                <w:sz w:val="22"/>
                <w:szCs w:val="22"/>
                <w:u w:val="single"/>
              </w:rPr>
            </w:pPr>
            <w:r w:rsidRPr="00D1628D">
              <w:rPr>
                <w:rFonts w:ascii="Arial" w:hAnsi="Arial" w:cs="Arial"/>
                <w:b/>
                <w:sz w:val="22"/>
                <w:szCs w:val="22"/>
                <w:u w:val="single"/>
              </w:rPr>
              <w:t>Participant 1</w:t>
            </w:r>
          </w:p>
          <w:p w14:paraId="7E6399A8" w14:textId="6C510A62" w:rsidR="004A3628" w:rsidRPr="00D1628D" w:rsidRDefault="004A3628" w:rsidP="002F2CED">
            <w:pPr>
              <w:jc w:val="both"/>
              <w:rPr>
                <w:rFonts w:ascii="Arial" w:hAnsi="Arial" w:cs="Arial"/>
                <w:b/>
                <w:sz w:val="22"/>
                <w:szCs w:val="22"/>
              </w:rPr>
            </w:pPr>
            <w:r w:rsidRPr="00D1628D">
              <w:rPr>
                <w:rFonts w:ascii="Arial" w:hAnsi="Arial" w:cs="Arial"/>
                <w:b/>
                <w:sz w:val="22"/>
                <w:szCs w:val="22"/>
              </w:rPr>
              <w:t>Full Name:</w:t>
            </w:r>
            <w:r w:rsidR="008D3E19" w:rsidRPr="00D1628D">
              <w:rPr>
                <w:rFonts w:ascii="Arial" w:hAnsi="Arial" w:cs="Arial"/>
                <w:b/>
                <w:sz w:val="22"/>
                <w:szCs w:val="22"/>
              </w:rPr>
              <w:t xml:space="preserve"> Sarah Forgesson</w:t>
            </w:r>
            <w:r w:rsidR="00D1628D" w:rsidRPr="00D1628D">
              <w:rPr>
                <w:rFonts w:ascii="Arial" w:hAnsi="Arial" w:cs="Arial"/>
                <w:b/>
                <w:sz w:val="22"/>
                <w:szCs w:val="22"/>
              </w:rPr>
              <w:t xml:space="preserve"> </w:t>
            </w:r>
            <w:r w:rsidR="008D3E19" w:rsidRPr="00D1628D">
              <w:rPr>
                <w:rFonts w:ascii="Arial" w:hAnsi="Arial" w:cs="Arial"/>
                <w:b/>
                <w:sz w:val="22"/>
                <w:szCs w:val="22"/>
              </w:rPr>
              <w:t xml:space="preserve"> </w:t>
            </w:r>
          </w:p>
          <w:p w14:paraId="4E0ABFC3" w14:textId="10CDC728" w:rsidR="004A3628" w:rsidRPr="00D1628D" w:rsidRDefault="004A3628" w:rsidP="002F2CED">
            <w:pPr>
              <w:jc w:val="both"/>
              <w:rPr>
                <w:rFonts w:ascii="Arial" w:hAnsi="Arial" w:cs="Arial"/>
                <w:b/>
                <w:sz w:val="22"/>
                <w:szCs w:val="22"/>
              </w:rPr>
            </w:pPr>
            <w:r w:rsidRPr="00D1628D">
              <w:rPr>
                <w:rFonts w:ascii="Arial" w:hAnsi="Arial" w:cs="Arial"/>
                <w:b/>
                <w:sz w:val="22"/>
                <w:szCs w:val="22"/>
              </w:rPr>
              <w:t>Organisation:</w:t>
            </w:r>
            <w:r w:rsidR="008D3E19" w:rsidRPr="00D1628D">
              <w:rPr>
                <w:rFonts w:ascii="Arial" w:hAnsi="Arial" w:cs="Arial"/>
                <w:b/>
                <w:sz w:val="22"/>
                <w:szCs w:val="22"/>
              </w:rPr>
              <w:t xml:space="preserve"> </w:t>
            </w:r>
            <w:r w:rsidR="008D3E19" w:rsidRPr="00D1628D">
              <w:rPr>
                <w:rFonts w:ascii="Arial" w:hAnsi="Arial" w:cs="Arial"/>
                <w:color w:val="000000"/>
                <w:sz w:val="22"/>
                <w:szCs w:val="22"/>
              </w:rPr>
              <w:t>Preserving Legacies, Queen’s University Belfast</w:t>
            </w:r>
          </w:p>
          <w:p w14:paraId="0D6B6DE4" w14:textId="2D431D13" w:rsidR="004A3628" w:rsidRPr="00D1628D" w:rsidRDefault="004A3628" w:rsidP="002F2CED">
            <w:pPr>
              <w:jc w:val="both"/>
              <w:rPr>
                <w:rFonts w:ascii="Arial" w:hAnsi="Arial" w:cs="Arial"/>
                <w:b/>
                <w:sz w:val="22"/>
                <w:szCs w:val="22"/>
              </w:rPr>
            </w:pPr>
            <w:r w:rsidRPr="00D1628D">
              <w:rPr>
                <w:rFonts w:ascii="Arial" w:hAnsi="Arial" w:cs="Arial"/>
                <w:b/>
                <w:sz w:val="22"/>
                <w:szCs w:val="22"/>
              </w:rPr>
              <w:t>Bio</w:t>
            </w:r>
            <w:r w:rsidR="00E7353A">
              <w:rPr>
                <w:rFonts w:ascii="Arial" w:hAnsi="Arial" w:cs="Arial"/>
                <w:b/>
                <w:sz w:val="22"/>
                <w:szCs w:val="22"/>
              </w:rPr>
              <w:t>:</w:t>
            </w:r>
          </w:p>
          <w:p w14:paraId="6D637355" w14:textId="2957E998" w:rsidR="004A3628" w:rsidRPr="00D1628D" w:rsidRDefault="008D3E19" w:rsidP="002F2CED">
            <w:pPr>
              <w:jc w:val="both"/>
              <w:rPr>
                <w:rFonts w:ascii="Arial" w:hAnsi="Arial" w:cs="Arial"/>
                <w:bCs/>
                <w:sz w:val="22"/>
                <w:szCs w:val="22"/>
              </w:rPr>
            </w:pPr>
            <w:r w:rsidRPr="00D1628D">
              <w:rPr>
                <w:rFonts w:ascii="Arial" w:hAnsi="Arial" w:cs="Arial"/>
                <w:bCs/>
                <w:sz w:val="22"/>
                <w:szCs w:val="22"/>
              </w:rPr>
              <w:lastRenderedPageBreak/>
              <w:t xml:space="preserve">Sarah Forgesson (Ngāti </w:t>
            </w:r>
            <w:proofErr w:type="spellStart"/>
            <w:r w:rsidRPr="00D1628D">
              <w:rPr>
                <w:rFonts w:ascii="Arial" w:hAnsi="Arial" w:cs="Arial"/>
                <w:bCs/>
                <w:sz w:val="22"/>
                <w:szCs w:val="22"/>
              </w:rPr>
              <w:t>Whakaue</w:t>
            </w:r>
            <w:proofErr w:type="spellEnd"/>
            <w:r w:rsidRPr="00D1628D">
              <w:rPr>
                <w:rFonts w:ascii="Arial" w:hAnsi="Arial" w:cs="Arial"/>
                <w:bCs/>
                <w:sz w:val="22"/>
                <w:szCs w:val="22"/>
              </w:rPr>
              <w:t xml:space="preserve">, Ngāti Raukawa) is the Education and Knowledge director of the Preserving Legacies project that supports community-based adaptation by fostering empowerment and resilience within local communities. As a heritage specialist she has also consulted on </w:t>
            </w:r>
            <w:proofErr w:type="gramStart"/>
            <w:r w:rsidRPr="00D1628D">
              <w:rPr>
                <w:rFonts w:ascii="Arial" w:hAnsi="Arial" w:cs="Arial"/>
                <w:bCs/>
                <w:sz w:val="22"/>
                <w:szCs w:val="22"/>
              </w:rPr>
              <w:t>a number of</w:t>
            </w:r>
            <w:proofErr w:type="gramEnd"/>
            <w:r w:rsidRPr="00D1628D">
              <w:rPr>
                <w:rFonts w:ascii="Arial" w:hAnsi="Arial" w:cs="Arial"/>
                <w:bCs/>
                <w:sz w:val="22"/>
                <w:szCs w:val="22"/>
              </w:rPr>
              <w:t xml:space="preserve"> different </w:t>
            </w:r>
            <w:proofErr w:type="gramStart"/>
            <w:r w:rsidRPr="00D1628D">
              <w:rPr>
                <w:rFonts w:ascii="Arial" w:hAnsi="Arial" w:cs="Arial"/>
                <w:bCs/>
                <w:sz w:val="22"/>
                <w:szCs w:val="22"/>
              </w:rPr>
              <w:t>climate related</w:t>
            </w:r>
            <w:proofErr w:type="gramEnd"/>
            <w:r w:rsidRPr="00D1628D">
              <w:rPr>
                <w:rFonts w:ascii="Arial" w:hAnsi="Arial" w:cs="Arial"/>
                <w:bCs/>
                <w:sz w:val="22"/>
                <w:szCs w:val="22"/>
              </w:rPr>
              <w:t xml:space="preserve"> heritage projects and programmes including working closely with ICOMOS, IUCN, UNESCO.</w:t>
            </w:r>
          </w:p>
          <w:p w14:paraId="7CD3C53F" w14:textId="77777777" w:rsidR="004A3628" w:rsidRPr="00D1628D" w:rsidRDefault="004A3628" w:rsidP="002F2CED">
            <w:pPr>
              <w:jc w:val="both"/>
              <w:rPr>
                <w:rFonts w:ascii="Arial" w:hAnsi="Arial" w:cs="Arial"/>
                <w:bCs/>
                <w:sz w:val="22"/>
                <w:szCs w:val="22"/>
              </w:rPr>
            </w:pPr>
          </w:p>
          <w:p w14:paraId="6342EAB6" w14:textId="77777777" w:rsidR="004A3628" w:rsidRPr="00D1628D" w:rsidRDefault="004A3628" w:rsidP="002F2CED">
            <w:pPr>
              <w:jc w:val="both"/>
              <w:rPr>
                <w:rFonts w:ascii="Arial" w:hAnsi="Arial" w:cs="Arial"/>
                <w:b/>
                <w:bCs/>
                <w:sz w:val="22"/>
                <w:szCs w:val="22"/>
              </w:rPr>
            </w:pPr>
            <w:r w:rsidRPr="00D1628D">
              <w:rPr>
                <w:rFonts w:ascii="Arial" w:hAnsi="Arial" w:cs="Arial"/>
                <w:b/>
                <w:bCs/>
                <w:sz w:val="22"/>
                <w:szCs w:val="22"/>
              </w:rPr>
              <w:t xml:space="preserve">Participant 1 Contribution: </w:t>
            </w:r>
          </w:p>
          <w:p w14:paraId="20128D4C" w14:textId="77777777" w:rsidR="008D3E19" w:rsidRPr="00D1628D" w:rsidRDefault="008D3E19" w:rsidP="002F2CED">
            <w:pPr>
              <w:jc w:val="both"/>
              <w:rPr>
                <w:rFonts w:ascii="Arial" w:hAnsi="Arial" w:cs="Arial"/>
                <w:b/>
                <w:bCs/>
                <w:sz w:val="22"/>
                <w:szCs w:val="22"/>
              </w:rPr>
            </w:pPr>
          </w:p>
          <w:p w14:paraId="3AE27C7B" w14:textId="234E6109" w:rsidR="008D3E19" w:rsidRPr="00D1628D" w:rsidRDefault="008D3E19" w:rsidP="002F2CED">
            <w:pPr>
              <w:jc w:val="both"/>
              <w:rPr>
                <w:rFonts w:ascii="Arial" w:hAnsi="Arial" w:cs="Arial"/>
                <w:sz w:val="22"/>
                <w:szCs w:val="22"/>
              </w:rPr>
            </w:pPr>
            <w:r w:rsidRPr="00D1628D">
              <w:rPr>
                <w:rFonts w:ascii="Arial" w:hAnsi="Arial" w:cs="Arial"/>
                <w:b/>
                <w:bCs/>
                <w:color w:val="000000"/>
                <w:sz w:val="22"/>
                <w:szCs w:val="22"/>
              </w:rPr>
              <w:t>Climate literacy as fundamental for equitable, just and representative heritage adaptation</w:t>
            </w:r>
            <w:r w:rsidRPr="00D1628D">
              <w:rPr>
                <w:rFonts w:ascii="Arial" w:hAnsi="Arial" w:cs="Arial"/>
                <w:color w:val="000000"/>
                <w:sz w:val="22"/>
                <w:szCs w:val="22"/>
              </w:rPr>
              <w:t xml:space="preserve">. Climate action requires a foundational level of knowledge and comprehension from </w:t>
            </w:r>
            <w:proofErr w:type="gramStart"/>
            <w:r w:rsidRPr="00D1628D">
              <w:rPr>
                <w:rFonts w:ascii="Arial" w:hAnsi="Arial" w:cs="Arial"/>
                <w:color w:val="000000"/>
                <w:sz w:val="22"/>
                <w:szCs w:val="22"/>
              </w:rPr>
              <w:t>a number of</w:t>
            </w:r>
            <w:proofErr w:type="gramEnd"/>
            <w:r w:rsidRPr="00D1628D">
              <w:rPr>
                <w:rFonts w:ascii="Arial" w:hAnsi="Arial" w:cs="Arial"/>
                <w:color w:val="000000"/>
                <w:sz w:val="22"/>
                <w:szCs w:val="22"/>
              </w:rPr>
              <w:t xml:space="preserve"> different scientific areas and from different perspectives, as well as an understanding of how to connect this knowledge across different sectors and knowledge systems to bridge ideas, concepts, themes and to cross-generate thinking across of range of issues and challenges. It will use my own experience in helping develop the foundational educational component of the Preserving Legacies project to provide lessons learnt and critical insights into the importance of climate literacy, but also certain critical barriers that need to be overcome for it to be impactful and successful. I will also provide the opportunity for those who have engaged in the educational elements of the project to reflect upon their journeys and the role of climate literacy in helping facilitate or empower their engagement in the climate adaptation space. Understanding climate change and implementing effective and sustainable climate action requires the ability to accumulate and navigate cross-disciplinary knowledge which will enhance creative thinking and empower communities and individuals to mobilise and apply their own ideas and solutions, but to also foster positive climate communication, shift attitudes and inspire action. Also presented will be how to critically ensure education is framed through a lens of plural knowledges that does not decouple or </w:t>
            </w:r>
            <w:proofErr w:type="spellStart"/>
            <w:r w:rsidRPr="00D1628D">
              <w:rPr>
                <w:rFonts w:ascii="Arial" w:hAnsi="Arial" w:cs="Arial"/>
                <w:color w:val="000000"/>
                <w:sz w:val="22"/>
                <w:szCs w:val="22"/>
              </w:rPr>
              <w:t>decontextualise</w:t>
            </w:r>
            <w:proofErr w:type="spellEnd"/>
            <w:r w:rsidRPr="00D1628D">
              <w:rPr>
                <w:rFonts w:ascii="Arial" w:hAnsi="Arial" w:cs="Arial"/>
                <w:color w:val="000000"/>
                <w:sz w:val="22"/>
                <w:szCs w:val="22"/>
              </w:rPr>
              <w:t xml:space="preserve"> knowledges in a siloed, hierarchical manner, but is made stronger through woven pathways that works with the fluidity of these knowledge spaces.</w:t>
            </w:r>
          </w:p>
          <w:p w14:paraId="5A56FDEA" w14:textId="77777777" w:rsidR="004A3628" w:rsidRPr="00D1628D" w:rsidRDefault="004A3628" w:rsidP="002F2CED">
            <w:pPr>
              <w:jc w:val="both"/>
              <w:rPr>
                <w:rFonts w:ascii="Arial" w:hAnsi="Arial" w:cs="Arial"/>
                <w:b/>
                <w:sz w:val="22"/>
                <w:szCs w:val="22"/>
              </w:rPr>
            </w:pPr>
          </w:p>
          <w:p w14:paraId="5657E8AD" w14:textId="77777777" w:rsidR="004A3628" w:rsidRPr="00D1628D" w:rsidRDefault="004A3628" w:rsidP="002F2CED">
            <w:pPr>
              <w:jc w:val="both"/>
              <w:rPr>
                <w:rFonts w:ascii="Arial" w:hAnsi="Arial" w:cs="Arial"/>
                <w:b/>
                <w:sz w:val="22"/>
                <w:szCs w:val="22"/>
                <w:u w:val="single"/>
              </w:rPr>
            </w:pPr>
            <w:r w:rsidRPr="00D1628D">
              <w:rPr>
                <w:rFonts w:ascii="Arial" w:hAnsi="Arial" w:cs="Arial"/>
                <w:b/>
                <w:sz w:val="22"/>
                <w:szCs w:val="22"/>
                <w:u w:val="single"/>
              </w:rPr>
              <w:t>Participant 2</w:t>
            </w:r>
          </w:p>
          <w:p w14:paraId="0586198E" w14:textId="47E8614B" w:rsidR="004A3628" w:rsidRPr="00D1628D" w:rsidRDefault="004A3628" w:rsidP="002F2CED">
            <w:pPr>
              <w:jc w:val="both"/>
              <w:rPr>
                <w:rFonts w:ascii="Arial" w:hAnsi="Arial" w:cs="Arial"/>
                <w:b/>
                <w:sz w:val="22"/>
                <w:szCs w:val="22"/>
              </w:rPr>
            </w:pPr>
            <w:r w:rsidRPr="00D1628D">
              <w:rPr>
                <w:rFonts w:ascii="Arial" w:hAnsi="Arial" w:cs="Arial"/>
                <w:b/>
                <w:sz w:val="22"/>
                <w:szCs w:val="22"/>
              </w:rPr>
              <w:t>Full Name:</w:t>
            </w:r>
            <w:r w:rsidR="00D1628D" w:rsidRPr="00D1628D">
              <w:rPr>
                <w:rFonts w:ascii="Arial" w:hAnsi="Arial" w:cs="Arial"/>
                <w:b/>
                <w:sz w:val="22"/>
                <w:szCs w:val="22"/>
              </w:rPr>
              <w:t xml:space="preserve"> Fred Sato </w:t>
            </w:r>
          </w:p>
          <w:p w14:paraId="048F14DC" w14:textId="035AF544" w:rsidR="004A3628" w:rsidRPr="00D1628D" w:rsidRDefault="004A3628" w:rsidP="002F2CED">
            <w:pPr>
              <w:jc w:val="both"/>
              <w:rPr>
                <w:rFonts w:ascii="Arial" w:hAnsi="Arial" w:cs="Arial"/>
                <w:b/>
                <w:sz w:val="22"/>
                <w:szCs w:val="22"/>
              </w:rPr>
            </w:pPr>
            <w:r w:rsidRPr="00D1628D">
              <w:rPr>
                <w:rFonts w:ascii="Arial" w:hAnsi="Arial" w:cs="Arial"/>
                <w:b/>
                <w:sz w:val="22"/>
                <w:szCs w:val="22"/>
              </w:rPr>
              <w:t>Organisation:</w:t>
            </w:r>
            <w:r w:rsidR="00D1628D" w:rsidRPr="00D1628D">
              <w:rPr>
                <w:rFonts w:ascii="Arial" w:hAnsi="Arial" w:cs="Arial"/>
                <w:b/>
                <w:sz w:val="22"/>
                <w:szCs w:val="22"/>
              </w:rPr>
              <w:t xml:space="preserve"> Climate Risk Lab, African Climate and Development Initiative, University of Cape Town</w:t>
            </w:r>
          </w:p>
          <w:p w14:paraId="001FFF36" w14:textId="5290E2C0" w:rsidR="004A3628" w:rsidRPr="00D1628D" w:rsidRDefault="004A3628" w:rsidP="002F2CED">
            <w:pPr>
              <w:jc w:val="both"/>
              <w:rPr>
                <w:rFonts w:ascii="Arial" w:hAnsi="Arial" w:cs="Arial"/>
                <w:b/>
                <w:sz w:val="22"/>
                <w:szCs w:val="22"/>
              </w:rPr>
            </w:pPr>
            <w:r w:rsidRPr="00D1628D">
              <w:rPr>
                <w:rFonts w:ascii="Arial" w:hAnsi="Arial" w:cs="Arial"/>
                <w:b/>
                <w:sz w:val="22"/>
                <w:szCs w:val="22"/>
              </w:rPr>
              <w:t>Bio</w:t>
            </w:r>
            <w:r w:rsidR="00E7353A">
              <w:rPr>
                <w:rFonts w:ascii="Arial" w:hAnsi="Arial" w:cs="Arial"/>
                <w:b/>
                <w:sz w:val="22"/>
                <w:szCs w:val="22"/>
              </w:rPr>
              <w:t>:</w:t>
            </w:r>
          </w:p>
          <w:p w14:paraId="1ACCC1C4" w14:textId="73DCE6AA" w:rsidR="004A3628" w:rsidRPr="00D1628D" w:rsidRDefault="00D1628D" w:rsidP="002F2CED">
            <w:pPr>
              <w:jc w:val="both"/>
              <w:rPr>
                <w:rFonts w:ascii="Arial" w:hAnsi="Arial" w:cs="Arial"/>
                <w:b/>
                <w:sz w:val="22"/>
                <w:szCs w:val="22"/>
              </w:rPr>
            </w:pPr>
            <w:r w:rsidRPr="00D1628D">
              <w:rPr>
                <w:rFonts w:ascii="Arial" w:hAnsi="Arial" w:cs="Arial"/>
                <w:color w:val="000000"/>
                <w:sz w:val="22"/>
                <w:szCs w:val="22"/>
              </w:rPr>
              <w:t xml:space="preserve">Fred is a climate change literacy researcher interested in the role of climate </w:t>
            </w:r>
            <w:proofErr w:type="gramStart"/>
            <w:r w:rsidRPr="00D1628D">
              <w:rPr>
                <w:rFonts w:ascii="Arial" w:hAnsi="Arial" w:cs="Arial"/>
                <w:color w:val="000000"/>
                <w:sz w:val="22"/>
                <w:szCs w:val="22"/>
              </w:rPr>
              <w:t>change understanding</w:t>
            </w:r>
            <w:proofErr w:type="gramEnd"/>
            <w:r w:rsidRPr="00D1628D">
              <w:rPr>
                <w:rFonts w:ascii="Arial" w:hAnsi="Arial" w:cs="Arial"/>
                <w:color w:val="000000"/>
                <w:sz w:val="22"/>
                <w:szCs w:val="22"/>
              </w:rPr>
              <w:t xml:space="preserve"> in climate action, peacebuilding, and, recently, heritage preservation. As a research fellow at the African Climate and Development Initiative, University of Cape Town, his current work focuses on climate literacy and heritage adaptation.</w:t>
            </w:r>
          </w:p>
          <w:p w14:paraId="3C323500" w14:textId="77777777" w:rsidR="004A3628" w:rsidRPr="00D1628D" w:rsidRDefault="004A3628" w:rsidP="002F2CED">
            <w:pPr>
              <w:jc w:val="both"/>
              <w:rPr>
                <w:rFonts w:ascii="Arial" w:hAnsi="Arial" w:cs="Arial"/>
                <w:bCs/>
                <w:sz w:val="22"/>
                <w:szCs w:val="22"/>
              </w:rPr>
            </w:pPr>
          </w:p>
          <w:p w14:paraId="6D2825B4" w14:textId="77777777" w:rsidR="004A3628" w:rsidRPr="00D1628D" w:rsidRDefault="004A3628" w:rsidP="002F2CED">
            <w:pPr>
              <w:jc w:val="both"/>
              <w:rPr>
                <w:rFonts w:ascii="Arial" w:hAnsi="Arial" w:cs="Arial"/>
                <w:b/>
                <w:bCs/>
                <w:sz w:val="22"/>
                <w:szCs w:val="22"/>
              </w:rPr>
            </w:pPr>
            <w:r w:rsidRPr="00D1628D">
              <w:rPr>
                <w:rFonts w:ascii="Arial" w:hAnsi="Arial" w:cs="Arial"/>
                <w:b/>
                <w:bCs/>
                <w:sz w:val="22"/>
                <w:szCs w:val="22"/>
              </w:rPr>
              <w:t xml:space="preserve">Participant 2 Contribution: </w:t>
            </w:r>
          </w:p>
          <w:p w14:paraId="383B4907" w14:textId="239593E8" w:rsidR="004A3628" w:rsidRPr="00D1628D" w:rsidRDefault="00D1628D" w:rsidP="002F2CED">
            <w:pPr>
              <w:jc w:val="both"/>
              <w:rPr>
                <w:rFonts w:ascii="Arial" w:hAnsi="Arial" w:cs="Arial"/>
                <w:sz w:val="22"/>
                <w:szCs w:val="22"/>
              </w:rPr>
            </w:pPr>
            <w:r w:rsidRPr="00D1628D">
              <w:rPr>
                <w:rFonts w:ascii="Arial" w:hAnsi="Arial" w:cs="Arial"/>
                <w:color w:val="000000"/>
                <w:sz w:val="22"/>
                <w:szCs w:val="22"/>
              </w:rPr>
              <w:t xml:space="preserve">To minimise the loss and damage, heritage managers, practitioners, and stakeholders must have context-specific knowledge of climate change risk, awareness of climate change impacts, and feasible adaptation options. Little is known about how to adapt heritage to climate change. The study, therefore, explores new knowledge, tools, and practices that can anchor </w:t>
            </w:r>
            <w:proofErr w:type="gramStart"/>
            <w:r w:rsidRPr="00D1628D">
              <w:rPr>
                <w:rFonts w:ascii="Arial" w:hAnsi="Arial" w:cs="Arial"/>
                <w:color w:val="000000"/>
                <w:sz w:val="22"/>
                <w:szCs w:val="22"/>
              </w:rPr>
              <w:t>locally-led</w:t>
            </w:r>
            <w:proofErr w:type="gramEnd"/>
            <w:r w:rsidRPr="00D1628D">
              <w:rPr>
                <w:rFonts w:ascii="Arial" w:hAnsi="Arial" w:cs="Arial"/>
                <w:color w:val="000000"/>
                <w:sz w:val="22"/>
                <w:szCs w:val="22"/>
              </w:rPr>
              <w:t xml:space="preserve"> adaptation to reduce the negative impact of climate change on heritage and heritage-dependent communities. The presentation will share preliminary findings from discussions with heritage managers, practitioners, and stakeholders on their understanding of climate change, adaptation needs, and options for rock art heritage. The presentation will be informed by discussions with heritage managers, practitioners, and stakeholders from two rock art heritage sites: Maloti-</w:t>
            </w:r>
            <w:r w:rsidRPr="00D1628D">
              <w:rPr>
                <w:rFonts w:ascii="Arial" w:hAnsi="Arial" w:cs="Arial"/>
                <w:color w:val="000000"/>
                <w:sz w:val="22"/>
                <w:szCs w:val="22"/>
              </w:rPr>
              <w:lastRenderedPageBreak/>
              <w:t xml:space="preserve">Drakensberg Park in South Africa and </w:t>
            </w:r>
            <w:proofErr w:type="spellStart"/>
            <w:r w:rsidRPr="00D1628D">
              <w:rPr>
                <w:rFonts w:ascii="Arial" w:hAnsi="Arial" w:cs="Arial"/>
                <w:color w:val="000000"/>
                <w:sz w:val="22"/>
                <w:szCs w:val="22"/>
              </w:rPr>
              <w:t>Matobo</w:t>
            </w:r>
            <w:proofErr w:type="spellEnd"/>
            <w:r w:rsidRPr="00D1628D">
              <w:rPr>
                <w:rFonts w:ascii="Arial" w:hAnsi="Arial" w:cs="Arial"/>
                <w:color w:val="000000"/>
                <w:sz w:val="22"/>
                <w:szCs w:val="22"/>
              </w:rPr>
              <w:t xml:space="preserve"> Hills in Zimbabwe. Participants will engage in focus group discussions to explore climate literacy and adaptation options, as well as workshops utilising Q-methodology and key informant interviews to identify available and feasible adaptation options for rock-art heritage. Effective adaptation requires the knowledge of climate change causes </w:t>
            </w:r>
            <w:r w:rsidR="006E2DF9" w:rsidRPr="00D1628D">
              <w:rPr>
                <w:rFonts w:ascii="Arial" w:hAnsi="Arial" w:cs="Arial"/>
                <w:color w:val="000000"/>
                <w:sz w:val="22"/>
                <w:szCs w:val="22"/>
              </w:rPr>
              <w:t>and consequences</w:t>
            </w:r>
            <w:r w:rsidRPr="00D1628D">
              <w:rPr>
                <w:rFonts w:ascii="Arial" w:hAnsi="Arial" w:cs="Arial"/>
                <w:color w:val="000000"/>
                <w:sz w:val="22"/>
                <w:szCs w:val="22"/>
              </w:rPr>
              <w:t>. An understanding of these is foundational to the identification of localised and well-planned efforts for reducing the impact of climate change. Furthermore, the involvement of diverse stakeholders in the management of heritage potentially leads to the availability of various adaptation options that are nature-based, technological, and cultural. </w:t>
            </w:r>
          </w:p>
          <w:p w14:paraId="215CCFCB" w14:textId="77777777" w:rsidR="00B74AC2" w:rsidRPr="00D1628D" w:rsidRDefault="00B74AC2" w:rsidP="002F2CED">
            <w:pPr>
              <w:jc w:val="both"/>
              <w:rPr>
                <w:rFonts w:ascii="Arial" w:hAnsi="Arial" w:cs="Arial"/>
                <w:sz w:val="22"/>
                <w:szCs w:val="22"/>
              </w:rPr>
            </w:pPr>
          </w:p>
          <w:p w14:paraId="1F038ADC" w14:textId="44AD37B7" w:rsidR="00D1628D" w:rsidRPr="00D1628D" w:rsidRDefault="00D1628D" w:rsidP="002F2CED">
            <w:pPr>
              <w:jc w:val="both"/>
              <w:rPr>
                <w:rFonts w:ascii="Arial" w:hAnsi="Arial" w:cs="Arial"/>
                <w:b/>
                <w:sz w:val="22"/>
                <w:szCs w:val="22"/>
                <w:u w:val="single"/>
              </w:rPr>
            </w:pPr>
            <w:r w:rsidRPr="00D1628D">
              <w:rPr>
                <w:rFonts w:ascii="Arial" w:hAnsi="Arial" w:cs="Arial"/>
                <w:b/>
                <w:sz w:val="22"/>
                <w:szCs w:val="22"/>
                <w:u w:val="single"/>
              </w:rPr>
              <w:t>Participant 3</w:t>
            </w:r>
          </w:p>
          <w:p w14:paraId="65F2DE08" w14:textId="471C7707" w:rsidR="00D1628D" w:rsidRPr="00D1628D" w:rsidRDefault="00D1628D" w:rsidP="002F2CED">
            <w:pPr>
              <w:jc w:val="both"/>
              <w:rPr>
                <w:rFonts w:ascii="Arial" w:hAnsi="Arial" w:cs="Arial"/>
                <w:b/>
                <w:sz w:val="22"/>
                <w:szCs w:val="22"/>
              </w:rPr>
            </w:pPr>
            <w:r w:rsidRPr="00D1628D">
              <w:rPr>
                <w:rFonts w:ascii="Arial" w:hAnsi="Arial" w:cs="Arial"/>
                <w:b/>
                <w:sz w:val="22"/>
                <w:szCs w:val="22"/>
              </w:rPr>
              <w:t xml:space="preserve">Full Name: </w:t>
            </w:r>
            <w:r w:rsidRPr="00D1628D">
              <w:rPr>
                <w:rFonts w:ascii="Arial" w:hAnsi="Arial" w:cs="Arial"/>
                <w:color w:val="000000"/>
                <w:sz w:val="22"/>
                <w:szCs w:val="22"/>
              </w:rPr>
              <w:t>Joanne Clarke</w:t>
            </w:r>
            <w:r w:rsidRPr="00D1628D">
              <w:rPr>
                <w:rFonts w:ascii="Arial" w:hAnsi="Arial" w:cs="Arial"/>
                <w:b/>
                <w:sz w:val="22"/>
                <w:szCs w:val="22"/>
              </w:rPr>
              <w:t xml:space="preserve"> </w:t>
            </w:r>
          </w:p>
          <w:p w14:paraId="313CB704" w14:textId="7EABFC0D" w:rsidR="00D1628D" w:rsidRPr="00D1628D" w:rsidRDefault="00D1628D" w:rsidP="002F2CED">
            <w:pPr>
              <w:jc w:val="both"/>
              <w:rPr>
                <w:rFonts w:ascii="Arial" w:hAnsi="Arial" w:cs="Arial"/>
                <w:b/>
                <w:sz w:val="22"/>
                <w:szCs w:val="22"/>
              </w:rPr>
            </w:pPr>
            <w:proofErr w:type="spellStart"/>
            <w:r w:rsidRPr="00D1628D">
              <w:rPr>
                <w:rFonts w:ascii="Arial" w:hAnsi="Arial" w:cs="Arial"/>
                <w:b/>
                <w:sz w:val="22"/>
                <w:szCs w:val="22"/>
              </w:rPr>
              <w:t>Organisation</w:t>
            </w:r>
            <w:proofErr w:type="spellEnd"/>
            <w:r w:rsidRPr="00D1628D">
              <w:rPr>
                <w:rFonts w:ascii="Arial" w:hAnsi="Arial" w:cs="Arial"/>
                <w:b/>
                <w:sz w:val="22"/>
                <w:szCs w:val="22"/>
              </w:rPr>
              <w:t xml:space="preserve">: </w:t>
            </w:r>
            <w:r w:rsidRPr="00D1628D">
              <w:rPr>
                <w:rFonts w:ascii="Arial" w:hAnsi="Arial" w:cs="Arial"/>
                <w:color w:val="000000"/>
                <w:sz w:val="22"/>
                <w:szCs w:val="22"/>
              </w:rPr>
              <w:t>Durham University and University of East Anglia</w:t>
            </w:r>
          </w:p>
          <w:p w14:paraId="0145F3B1" w14:textId="5A3A7777" w:rsidR="00D1628D" w:rsidRPr="00D1628D" w:rsidRDefault="00D1628D" w:rsidP="002F2CED">
            <w:pPr>
              <w:jc w:val="both"/>
              <w:rPr>
                <w:rFonts w:ascii="Arial" w:hAnsi="Arial" w:cs="Arial"/>
                <w:b/>
                <w:sz w:val="22"/>
                <w:szCs w:val="22"/>
              </w:rPr>
            </w:pPr>
            <w:r w:rsidRPr="00D1628D">
              <w:rPr>
                <w:rFonts w:ascii="Arial" w:hAnsi="Arial" w:cs="Arial"/>
                <w:b/>
                <w:sz w:val="22"/>
                <w:szCs w:val="22"/>
              </w:rPr>
              <w:t>Bio</w:t>
            </w:r>
            <w:r w:rsidR="00E7353A">
              <w:rPr>
                <w:rFonts w:ascii="Arial" w:hAnsi="Arial" w:cs="Arial"/>
                <w:b/>
                <w:sz w:val="22"/>
                <w:szCs w:val="22"/>
              </w:rPr>
              <w:t>:</w:t>
            </w:r>
          </w:p>
          <w:p w14:paraId="3B6CCCE4" w14:textId="7A2EFD75" w:rsidR="00D1628D" w:rsidRPr="00D1628D" w:rsidRDefault="00D1628D" w:rsidP="002F2CED">
            <w:pPr>
              <w:pStyle w:val="NormalWeb"/>
              <w:spacing w:before="0" w:beforeAutospacing="0" w:after="0" w:afterAutospacing="0"/>
              <w:jc w:val="both"/>
              <w:rPr>
                <w:rFonts w:ascii="Arial" w:hAnsi="Arial" w:cs="Arial"/>
                <w:sz w:val="22"/>
                <w:szCs w:val="22"/>
              </w:rPr>
            </w:pPr>
            <w:r w:rsidRPr="00D1628D">
              <w:rPr>
                <w:rFonts w:ascii="Arial" w:hAnsi="Arial" w:cs="Arial"/>
                <w:color w:val="000000"/>
                <w:sz w:val="22"/>
                <w:szCs w:val="22"/>
                <w:shd w:val="clear" w:color="auto" w:fill="FFFFFF"/>
              </w:rPr>
              <w:t xml:space="preserve">Joanne Clarke researches the social dimension of climate </w:t>
            </w:r>
            <w:proofErr w:type="gramStart"/>
            <w:r w:rsidRPr="00D1628D">
              <w:rPr>
                <w:rFonts w:ascii="Arial" w:hAnsi="Arial" w:cs="Arial"/>
                <w:color w:val="000000"/>
                <w:sz w:val="22"/>
                <w:szCs w:val="22"/>
                <w:shd w:val="clear" w:color="auto" w:fill="FFFFFF"/>
              </w:rPr>
              <w:t>change</w:t>
            </w:r>
            <w:proofErr w:type="gramEnd"/>
            <w:r w:rsidRPr="00D1628D">
              <w:rPr>
                <w:rFonts w:ascii="Arial" w:hAnsi="Arial" w:cs="Arial"/>
                <w:color w:val="000000"/>
                <w:sz w:val="22"/>
                <w:szCs w:val="22"/>
                <w:shd w:val="clear" w:color="auto" w:fill="FFFFFF"/>
              </w:rPr>
              <w:t xml:space="preserve"> impacts both past and present. She is currently working with multi-national teams of researchers modelling the impacts of sea-level rise on global heritage, on climate literacy for successful heritage adaptation in southern Africa, and on a CLARE-funded </w:t>
            </w:r>
            <w:proofErr w:type="gramStart"/>
            <w:r w:rsidRPr="00D1628D">
              <w:rPr>
                <w:rFonts w:ascii="Arial" w:hAnsi="Arial" w:cs="Arial"/>
                <w:color w:val="000000"/>
                <w:sz w:val="22"/>
                <w:szCs w:val="22"/>
                <w:shd w:val="clear" w:color="auto" w:fill="FFFFFF"/>
              </w:rPr>
              <w:t>project,  climate</w:t>
            </w:r>
            <w:proofErr w:type="gramEnd"/>
            <w:r w:rsidRPr="00D1628D">
              <w:rPr>
                <w:rFonts w:ascii="Arial" w:hAnsi="Arial" w:cs="Arial"/>
                <w:color w:val="000000"/>
                <w:sz w:val="22"/>
                <w:szCs w:val="22"/>
                <w:shd w:val="clear" w:color="auto" w:fill="FFFFFF"/>
              </w:rPr>
              <w:t xml:space="preserve"> change and coastal adaptation in </w:t>
            </w:r>
            <w:proofErr w:type="spellStart"/>
            <w:r w:rsidRPr="00D1628D">
              <w:rPr>
                <w:rFonts w:ascii="Arial" w:hAnsi="Arial" w:cs="Arial"/>
                <w:color w:val="000000"/>
                <w:sz w:val="22"/>
                <w:szCs w:val="22"/>
                <w:shd w:val="clear" w:color="auto" w:fill="FFFFFF"/>
              </w:rPr>
              <w:t>Bénin</w:t>
            </w:r>
            <w:proofErr w:type="spellEnd"/>
            <w:r w:rsidRPr="00D1628D">
              <w:rPr>
                <w:rFonts w:ascii="Arial" w:hAnsi="Arial" w:cs="Arial"/>
                <w:color w:val="000000"/>
                <w:sz w:val="22"/>
                <w:szCs w:val="22"/>
                <w:shd w:val="clear" w:color="auto" w:fill="FFFFFF"/>
              </w:rPr>
              <w:t>.</w:t>
            </w:r>
          </w:p>
          <w:p w14:paraId="57FD1521" w14:textId="77777777" w:rsidR="00D1628D" w:rsidRPr="00D1628D" w:rsidRDefault="00D1628D" w:rsidP="002F2CED">
            <w:pPr>
              <w:jc w:val="both"/>
              <w:rPr>
                <w:rFonts w:ascii="Arial" w:hAnsi="Arial" w:cs="Arial"/>
                <w:bCs/>
                <w:sz w:val="22"/>
                <w:szCs w:val="22"/>
              </w:rPr>
            </w:pPr>
          </w:p>
          <w:p w14:paraId="232065B6" w14:textId="5DE0F829" w:rsidR="00D1628D" w:rsidRPr="00D1628D" w:rsidRDefault="00D1628D" w:rsidP="002F2CED">
            <w:pPr>
              <w:jc w:val="both"/>
              <w:rPr>
                <w:rFonts w:ascii="Arial" w:hAnsi="Arial" w:cs="Arial"/>
                <w:b/>
                <w:bCs/>
                <w:sz w:val="22"/>
                <w:szCs w:val="22"/>
              </w:rPr>
            </w:pPr>
            <w:r w:rsidRPr="00D1628D">
              <w:rPr>
                <w:rFonts w:ascii="Arial" w:hAnsi="Arial" w:cs="Arial"/>
                <w:b/>
                <w:bCs/>
                <w:sz w:val="22"/>
                <w:szCs w:val="22"/>
              </w:rPr>
              <w:t xml:space="preserve">Participant 3 Contribution: </w:t>
            </w:r>
          </w:p>
          <w:p w14:paraId="66636215" w14:textId="53ADDDA1" w:rsidR="00D1628D" w:rsidRPr="00D1628D" w:rsidRDefault="00D1628D" w:rsidP="002F2CED">
            <w:pPr>
              <w:pStyle w:val="NormalWeb"/>
              <w:spacing w:before="0" w:beforeAutospacing="0" w:after="0" w:afterAutospacing="0"/>
              <w:jc w:val="both"/>
              <w:rPr>
                <w:rFonts w:ascii="Arial" w:hAnsi="Arial" w:cs="Arial"/>
                <w:sz w:val="22"/>
                <w:szCs w:val="22"/>
              </w:rPr>
            </w:pPr>
            <w:r w:rsidRPr="00D1628D">
              <w:rPr>
                <w:rFonts w:ascii="Arial" w:hAnsi="Arial" w:cs="Arial"/>
                <w:color w:val="000000"/>
                <w:sz w:val="22"/>
                <w:szCs w:val="22"/>
              </w:rPr>
              <w:t xml:space="preserve">The potential for diverse knowledge systems to make significant contributions to climate change adaptation by reversing the dominant narratives on environmental solutions has gained traction in international policy. By and large, policy leaders are positive on the inclusion of diverse knowledge systems in policy reports, agreeing that the search for solutions requires contributions beyond science. What is not widely understood is that diverse knowledge systems cannot be easily categorized and that a considerable degree of crossover exists. By decoupling knowledge systems from each other the unintended outcome has been the creation of a hierarchy within non-western approaches to climate change adaptation - exactly the opposite of what was intended. Drawing on my recent involvement in the United Nations Environment </w:t>
            </w:r>
            <w:proofErr w:type="spellStart"/>
            <w:r w:rsidRPr="00D1628D">
              <w:rPr>
                <w:rFonts w:ascii="Arial" w:hAnsi="Arial" w:cs="Arial"/>
                <w:color w:val="000000"/>
                <w:sz w:val="22"/>
                <w:szCs w:val="22"/>
              </w:rPr>
              <w:t>Programme’s</w:t>
            </w:r>
            <w:proofErr w:type="spellEnd"/>
            <w:r w:rsidRPr="00D1628D">
              <w:rPr>
                <w:rFonts w:ascii="Arial" w:hAnsi="Arial" w:cs="Arial"/>
                <w:color w:val="000000"/>
                <w:sz w:val="22"/>
                <w:szCs w:val="22"/>
              </w:rPr>
              <w:t xml:space="preserve"> Global Environment Outlook (GEO-7), this short presentation examines the pitfalls and barriers stopping successful integration of different knowledge systems into scientific policy reporting. I will draw on my knowledge of the GEO process to examine contexts in which there has been positive integration and why, and conversely where barriers to integration have arisen. Diverse knowledge systems are by their nature mutable and multivalent and should not be siloed. In doing so we are reinforcing a hierarchy of knowledge legitimacy. An unintended consequence of siloing is the creation of barriers within diverse policy contexts.</w:t>
            </w:r>
          </w:p>
          <w:p w14:paraId="0DB6B69E" w14:textId="77777777" w:rsidR="00D1628D" w:rsidRPr="00D1628D" w:rsidRDefault="00D1628D" w:rsidP="002F2CED">
            <w:pPr>
              <w:rPr>
                <w:rFonts w:ascii="Arial" w:hAnsi="Arial" w:cs="Arial"/>
                <w:sz w:val="22"/>
                <w:szCs w:val="22"/>
              </w:rPr>
            </w:pPr>
          </w:p>
          <w:p w14:paraId="4F7867D2" w14:textId="190065EB" w:rsidR="00D1628D" w:rsidRPr="00D1628D" w:rsidRDefault="00D1628D" w:rsidP="002F2CED">
            <w:pPr>
              <w:jc w:val="both"/>
              <w:rPr>
                <w:rFonts w:ascii="Arial" w:hAnsi="Arial" w:cs="Arial"/>
                <w:b/>
                <w:sz w:val="22"/>
                <w:szCs w:val="22"/>
                <w:u w:val="single"/>
              </w:rPr>
            </w:pPr>
            <w:r w:rsidRPr="00D1628D">
              <w:rPr>
                <w:rFonts w:ascii="Arial" w:hAnsi="Arial" w:cs="Arial"/>
                <w:b/>
                <w:sz w:val="22"/>
                <w:szCs w:val="22"/>
                <w:u w:val="single"/>
              </w:rPr>
              <w:t>Participant 4</w:t>
            </w:r>
          </w:p>
          <w:p w14:paraId="5933B70F" w14:textId="7CACCE7F" w:rsidR="00D1628D" w:rsidRPr="00D1628D" w:rsidRDefault="00D1628D" w:rsidP="002F2CED">
            <w:pPr>
              <w:jc w:val="both"/>
              <w:rPr>
                <w:rFonts w:ascii="Arial" w:hAnsi="Arial" w:cs="Arial"/>
                <w:b/>
                <w:sz w:val="22"/>
                <w:szCs w:val="22"/>
              </w:rPr>
            </w:pPr>
            <w:r w:rsidRPr="00D1628D">
              <w:rPr>
                <w:rFonts w:ascii="Arial" w:hAnsi="Arial" w:cs="Arial"/>
                <w:b/>
                <w:sz w:val="22"/>
                <w:szCs w:val="22"/>
              </w:rPr>
              <w:t xml:space="preserve">Full Name: </w:t>
            </w:r>
            <w:r w:rsidRPr="00D1628D">
              <w:rPr>
                <w:rFonts w:ascii="Arial" w:hAnsi="Arial" w:cs="Arial"/>
                <w:color w:val="000000"/>
                <w:sz w:val="22"/>
                <w:szCs w:val="22"/>
              </w:rPr>
              <w:t>Salma Sabour</w:t>
            </w:r>
          </w:p>
          <w:p w14:paraId="30029723" w14:textId="51BB1B96" w:rsidR="00D1628D" w:rsidRPr="00D1628D" w:rsidRDefault="00D1628D" w:rsidP="002F2CED">
            <w:pPr>
              <w:jc w:val="both"/>
              <w:rPr>
                <w:rFonts w:ascii="Arial" w:hAnsi="Arial" w:cs="Arial"/>
                <w:b/>
                <w:sz w:val="22"/>
                <w:szCs w:val="22"/>
              </w:rPr>
            </w:pPr>
            <w:proofErr w:type="spellStart"/>
            <w:r w:rsidRPr="00D1628D">
              <w:rPr>
                <w:rFonts w:ascii="Arial" w:hAnsi="Arial" w:cs="Arial"/>
                <w:b/>
                <w:sz w:val="22"/>
                <w:szCs w:val="22"/>
              </w:rPr>
              <w:t>Organisation</w:t>
            </w:r>
            <w:proofErr w:type="spellEnd"/>
            <w:r w:rsidRPr="00D1628D">
              <w:rPr>
                <w:rFonts w:ascii="Arial" w:hAnsi="Arial" w:cs="Arial"/>
                <w:b/>
                <w:sz w:val="22"/>
                <w:szCs w:val="22"/>
              </w:rPr>
              <w:t xml:space="preserve">: </w:t>
            </w:r>
            <w:r w:rsidRPr="00D1628D">
              <w:rPr>
                <w:rFonts w:ascii="Arial" w:hAnsi="Arial" w:cs="Arial"/>
                <w:color w:val="000000"/>
                <w:sz w:val="22"/>
                <w:szCs w:val="22"/>
              </w:rPr>
              <w:t>Preserving Legacies</w:t>
            </w:r>
          </w:p>
          <w:p w14:paraId="6E6CE7A3" w14:textId="0E3E9AB5" w:rsidR="00D1628D" w:rsidRPr="00D1628D" w:rsidRDefault="00D1628D" w:rsidP="002F2CED">
            <w:pPr>
              <w:jc w:val="both"/>
              <w:rPr>
                <w:rFonts w:ascii="Arial" w:hAnsi="Arial" w:cs="Arial"/>
                <w:b/>
                <w:sz w:val="22"/>
                <w:szCs w:val="22"/>
              </w:rPr>
            </w:pPr>
            <w:r w:rsidRPr="00D1628D">
              <w:rPr>
                <w:rFonts w:ascii="Arial" w:hAnsi="Arial" w:cs="Arial"/>
                <w:b/>
                <w:sz w:val="22"/>
                <w:szCs w:val="22"/>
              </w:rPr>
              <w:t>Bio</w:t>
            </w:r>
            <w:r w:rsidR="00E7353A">
              <w:rPr>
                <w:rFonts w:ascii="Arial" w:hAnsi="Arial" w:cs="Arial"/>
                <w:b/>
                <w:sz w:val="22"/>
                <w:szCs w:val="22"/>
              </w:rPr>
              <w:t>:</w:t>
            </w:r>
          </w:p>
          <w:p w14:paraId="7865D8D3" w14:textId="3D306A99" w:rsidR="00D1628D" w:rsidRPr="00D1628D" w:rsidRDefault="00D1628D" w:rsidP="002F2CED">
            <w:pPr>
              <w:jc w:val="both"/>
              <w:rPr>
                <w:rFonts w:ascii="Arial" w:hAnsi="Arial" w:cs="Arial"/>
                <w:color w:val="000000"/>
                <w:sz w:val="22"/>
                <w:szCs w:val="22"/>
              </w:rPr>
            </w:pPr>
            <w:r w:rsidRPr="00D1628D">
              <w:rPr>
                <w:rFonts w:ascii="Arial" w:hAnsi="Arial" w:cs="Arial"/>
                <w:color w:val="000000"/>
                <w:sz w:val="22"/>
                <w:szCs w:val="22"/>
              </w:rPr>
              <w:t>Salma Sabour is an interdisciplinary researcher, engineer, and climate activist dedicated to supporting community-led heritage adaptation. As Director of Science for Preserving Legacies, she bridges diverse knowledge systems, advances climate data accessibility, and strengthens risk assessment and adaptation strategies. She has collaborated with the IPCC, UNESCO, and ICOMOS to support global climate-heritage action.</w:t>
            </w:r>
          </w:p>
          <w:p w14:paraId="23F75C69" w14:textId="77777777" w:rsidR="00D1628D" w:rsidRPr="00D1628D" w:rsidRDefault="00D1628D" w:rsidP="002F2CED">
            <w:pPr>
              <w:jc w:val="both"/>
              <w:rPr>
                <w:rFonts w:ascii="Arial" w:hAnsi="Arial" w:cs="Arial"/>
                <w:bCs/>
                <w:sz w:val="22"/>
                <w:szCs w:val="22"/>
              </w:rPr>
            </w:pPr>
          </w:p>
          <w:p w14:paraId="763BFD00" w14:textId="628A3EF7" w:rsidR="00D1628D" w:rsidRPr="00D1628D" w:rsidRDefault="00D1628D" w:rsidP="002F2CED">
            <w:pPr>
              <w:jc w:val="both"/>
              <w:rPr>
                <w:rFonts w:ascii="Arial" w:hAnsi="Arial" w:cs="Arial"/>
                <w:b/>
                <w:bCs/>
                <w:sz w:val="22"/>
                <w:szCs w:val="22"/>
              </w:rPr>
            </w:pPr>
            <w:r w:rsidRPr="00D1628D">
              <w:rPr>
                <w:rFonts w:ascii="Arial" w:hAnsi="Arial" w:cs="Arial"/>
                <w:b/>
                <w:bCs/>
                <w:sz w:val="22"/>
                <w:szCs w:val="22"/>
              </w:rPr>
              <w:lastRenderedPageBreak/>
              <w:t xml:space="preserve">Participant 4 Contribution: </w:t>
            </w:r>
          </w:p>
          <w:p w14:paraId="2D09ADA1" w14:textId="5300CE99" w:rsidR="00D1628D" w:rsidRDefault="00D1628D" w:rsidP="002F2CED">
            <w:pPr>
              <w:pStyle w:val="NormalWeb"/>
              <w:spacing w:before="0" w:beforeAutospacing="0" w:after="0" w:afterAutospacing="0"/>
              <w:ind w:left="100"/>
              <w:jc w:val="both"/>
              <w:rPr>
                <w:rFonts w:ascii="Arial" w:hAnsi="Arial" w:cs="Arial"/>
                <w:color w:val="000000"/>
                <w:sz w:val="22"/>
                <w:szCs w:val="22"/>
              </w:rPr>
            </w:pPr>
            <w:r w:rsidRPr="00D1628D">
              <w:rPr>
                <w:rFonts w:ascii="Arial" w:hAnsi="Arial" w:cs="Arial"/>
                <w:color w:val="000000"/>
                <w:sz w:val="22"/>
                <w:szCs w:val="22"/>
              </w:rPr>
              <w:t xml:space="preserve">Building competencies in risk assessment and adaptation planning, practitioners and communities can move from understanding climate risks to designing and implementing responses that are scientifically informed, ethically grounded, and </w:t>
            </w:r>
            <w:proofErr w:type="gramStart"/>
            <w:r w:rsidRPr="00D1628D">
              <w:rPr>
                <w:rFonts w:ascii="Arial" w:hAnsi="Arial" w:cs="Arial"/>
                <w:color w:val="000000"/>
                <w:sz w:val="22"/>
                <w:szCs w:val="22"/>
              </w:rPr>
              <w:t>community-driven</w:t>
            </w:r>
            <w:proofErr w:type="gramEnd"/>
            <w:r w:rsidRPr="00D1628D">
              <w:rPr>
                <w:rFonts w:ascii="Arial" w:hAnsi="Arial" w:cs="Arial"/>
                <w:color w:val="000000"/>
                <w:sz w:val="22"/>
                <w:szCs w:val="22"/>
              </w:rPr>
              <w:t xml:space="preserve">. Fostering collaborative leadership, knowledge co-creation, and equitable governance ensures that adaptation pathways not only sustain heritage but also empower communities and enhance long-term resilience. This spotlight talk will explore the essential competencies for designing and implementing risk assessments and adaptation strategies in diverse heritage and community contexts. This session draws from applied research and practice in risk and adaptation planning and implementation, including coastal heritage risk assessment from PhD research, offering insights into vulnerabilities and adaptation challenges, the development of Preserving Legacies adaptation training, and focusing on participatory risk assessment methodologies, the development of climate services for risk assessment and adaptation, showcasing how tailored climate information can support informed decision-making. </w:t>
            </w:r>
            <w:r w:rsidR="006E2DF9">
              <w:rPr>
                <w:rFonts w:ascii="Arial" w:hAnsi="Arial" w:cs="Arial"/>
                <w:color w:val="000000"/>
                <w:sz w:val="22"/>
                <w:szCs w:val="22"/>
              </w:rPr>
              <w:t xml:space="preserve">It will include pre-recorded interventions from Heritage Practitioners from </w:t>
            </w:r>
            <w:r w:rsidR="006E2DF9" w:rsidRPr="002A25EE">
              <w:rPr>
                <w:rFonts w:ascii="Arial" w:hAnsi="Arial" w:cs="Arial"/>
                <w:color w:val="000000"/>
                <w:sz w:val="22"/>
                <w:szCs w:val="22"/>
              </w:rPr>
              <w:t>Colombia</w:t>
            </w:r>
            <w:r w:rsidR="006E2DF9">
              <w:rPr>
                <w:rFonts w:ascii="Arial" w:hAnsi="Arial" w:cs="Arial"/>
                <w:color w:val="000000"/>
                <w:sz w:val="22"/>
                <w:szCs w:val="22"/>
              </w:rPr>
              <w:t xml:space="preserve">; the </w:t>
            </w:r>
            <w:r w:rsidR="006E2DF9" w:rsidRPr="002A25EE">
              <w:rPr>
                <w:rFonts w:ascii="Arial" w:hAnsi="Arial" w:cs="Arial"/>
                <w:color w:val="000000"/>
                <w:sz w:val="22"/>
                <w:szCs w:val="22"/>
              </w:rPr>
              <w:t>Philippines</w:t>
            </w:r>
            <w:r w:rsidR="006E2DF9">
              <w:rPr>
                <w:rFonts w:ascii="Arial" w:hAnsi="Arial" w:cs="Arial"/>
                <w:color w:val="000000"/>
                <w:sz w:val="22"/>
                <w:szCs w:val="22"/>
              </w:rPr>
              <w:t xml:space="preserve">; </w:t>
            </w:r>
            <w:r w:rsidR="006E2DF9" w:rsidRPr="002A25EE">
              <w:rPr>
                <w:rFonts w:ascii="Arial" w:hAnsi="Arial" w:cs="Arial"/>
                <w:color w:val="000000"/>
                <w:sz w:val="22"/>
                <w:szCs w:val="22"/>
              </w:rPr>
              <w:t>Jordan</w:t>
            </w:r>
            <w:r w:rsidR="006E2DF9">
              <w:rPr>
                <w:rFonts w:ascii="Arial" w:hAnsi="Arial" w:cs="Arial"/>
                <w:color w:val="000000"/>
                <w:sz w:val="22"/>
                <w:szCs w:val="22"/>
              </w:rPr>
              <w:t xml:space="preserve">; </w:t>
            </w:r>
            <w:r w:rsidR="006E2DF9" w:rsidRPr="002A25EE">
              <w:rPr>
                <w:rFonts w:ascii="Arial" w:hAnsi="Arial" w:cs="Arial"/>
                <w:color w:val="000000"/>
                <w:sz w:val="22"/>
                <w:szCs w:val="22"/>
              </w:rPr>
              <w:t>Togo and Benin</w:t>
            </w:r>
            <w:r w:rsidR="006E2DF9">
              <w:rPr>
                <w:rFonts w:ascii="Arial" w:hAnsi="Arial" w:cs="Arial"/>
                <w:color w:val="000000"/>
                <w:sz w:val="22"/>
                <w:szCs w:val="22"/>
              </w:rPr>
              <w:t xml:space="preserve"> that </w:t>
            </w:r>
            <w:r w:rsidR="006E2DF9" w:rsidRPr="00D1628D">
              <w:rPr>
                <w:rFonts w:ascii="Arial" w:hAnsi="Arial" w:cs="Arial"/>
                <w:color w:val="000000"/>
                <w:sz w:val="22"/>
                <w:szCs w:val="22"/>
              </w:rPr>
              <w:t>Preserving Legacies</w:t>
            </w:r>
            <w:r w:rsidR="006E2DF9">
              <w:rPr>
                <w:rFonts w:ascii="Arial" w:hAnsi="Arial" w:cs="Arial"/>
                <w:color w:val="000000"/>
                <w:sz w:val="22"/>
                <w:szCs w:val="22"/>
              </w:rPr>
              <w:t xml:space="preserve"> are working with. </w:t>
            </w:r>
            <w:r w:rsidRPr="00D1628D">
              <w:rPr>
                <w:rFonts w:ascii="Arial" w:hAnsi="Arial" w:cs="Arial"/>
                <w:color w:val="000000"/>
                <w:sz w:val="22"/>
                <w:szCs w:val="22"/>
              </w:rPr>
              <w:t>Through case studies and practical examples, we will examine how climate literacy evolves into actionable risk assessment and adaptation strategies, weaving together different knowledge and skills from experts and communities to navigate climate uncertainty and build long-term resilience.</w:t>
            </w:r>
          </w:p>
          <w:p w14:paraId="2AD6021A" w14:textId="77777777" w:rsidR="001D6305" w:rsidRDefault="001D6305" w:rsidP="002F2CED">
            <w:pPr>
              <w:pStyle w:val="NormalWeb"/>
              <w:spacing w:before="0" w:beforeAutospacing="0" w:after="0" w:afterAutospacing="0"/>
              <w:ind w:left="100"/>
              <w:jc w:val="both"/>
              <w:rPr>
                <w:rFonts w:ascii="Arial" w:hAnsi="Arial" w:cs="Arial"/>
                <w:color w:val="000000"/>
                <w:sz w:val="22"/>
                <w:szCs w:val="22"/>
              </w:rPr>
            </w:pPr>
          </w:p>
          <w:p w14:paraId="2C70DD26" w14:textId="77777777" w:rsidR="001D6305" w:rsidRPr="00D1628D" w:rsidRDefault="001D6305" w:rsidP="001D6305">
            <w:pPr>
              <w:jc w:val="both"/>
              <w:rPr>
                <w:rFonts w:ascii="Arial" w:hAnsi="Arial" w:cs="Arial"/>
                <w:b/>
                <w:sz w:val="22"/>
                <w:szCs w:val="22"/>
              </w:rPr>
            </w:pPr>
          </w:p>
          <w:p w14:paraId="00E0BD7F" w14:textId="5D35D982" w:rsidR="001D6305" w:rsidRPr="00D1628D" w:rsidRDefault="001D6305" w:rsidP="001D6305">
            <w:pPr>
              <w:jc w:val="both"/>
              <w:rPr>
                <w:rFonts w:ascii="Arial" w:hAnsi="Arial" w:cs="Arial"/>
                <w:b/>
                <w:sz w:val="22"/>
                <w:szCs w:val="22"/>
                <w:u w:val="single"/>
              </w:rPr>
            </w:pPr>
            <w:r w:rsidRPr="00D1628D">
              <w:rPr>
                <w:rFonts w:ascii="Arial" w:hAnsi="Arial" w:cs="Arial"/>
                <w:b/>
                <w:sz w:val="22"/>
                <w:szCs w:val="22"/>
                <w:u w:val="single"/>
              </w:rPr>
              <w:t xml:space="preserve">Participant </w:t>
            </w:r>
            <w:r>
              <w:rPr>
                <w:rFonts w:ascii="Arial" w:hAnsi="Arial" w:cs="Arial"/>
                <w:b/>
                <w:sz w:val="22"/>
                <w:szCs w:val="22"/>
                <w:u w:val="single"/>
              </w:rPr>
              <w:t>5</w:t>
            </w:r>
          </w:p>
          <w:p w14:paraId="48D25793" w14:textId="7381AD8D" w:rsidR="001D6305" w:rsidRPr="00D1628D" w:rsidRDefault="001D6305" w:rsidP="001D6305">
            <w:pPr>
              <w:jc w:val="both"/>
              <w:rPr>
                <w:rFonts w:ascii="Arial" w:hAnsi="Arial" w:cs="Arial"/>
                <w:b/>
                <w:sz w:val="22"/>
                <w:szCs w:val="22"/>
              </w:rPr>
            </w:pPr>
            <w:r w:rsidRPr="00D1628D">
              <w:rPr>
                <w:rFonts w:ascii="Arial" w:hAnsi="Arial" w:cs="Arial"/>
                <w:b/>
                <w:sz w:val="22"/>
                <w:szCs w:val="22"/>
              </w:rPr>
              <w:t xml:space="preserve">Full Name: </w:t>
            </w:r>
            <w:r>
              <w:rPr>
                <w:rFonts w:ascii="Arial" w:hAnsi="Arial" w:cs="Arial"/>
                <w:b/>
                <w:sz w:val="22"/>
                <w:szCs w:val="22"/>
              </w:rPr>
              <w:t>Nick Simpson</w:t>
            </w:r>
            <w:r w:rsidRPr="00D1628D">
              <w:rPr>
                <w:rFonts w:ascii="Arial" w:hAnsi="Arial" w:cs="Arial"/>
                <w:b/>
                <w:sz w:val="22"/>
                <w:szCs w:val="22"/>
              </w:rPr>
              <w:t xml:space="preserve">  </w:t>
            </w:r>
          </w:p>
          <w:p w14:paraId="48768336" w14:textId="5459DBB8" w:rsidR="001D6305" w:rsidRPr="00D1628D" w:rsidRDefault="001D6305" w:rsidP="001D6305">
            <w:pPr>
              <w:jc w:val="both"/>
              <w:rPr>
                <w:rFonts w:ascii="Arial" w:hAnsi="Arial" w:cs="Arial"/>
                <w:b/>
                <w:sz w:val="22"/>
                <w:szCs w:val="22"/>
              </w:rPr>
            </w:pPr>
            <w:proofErr w:type="spellStart"/>
            <w:r w:rsidRPr="00D1628D">
              <w:rPr>
                <w:rFonts w:ascii="Arial" w:hAnsi="Arial" w:cs="Arial"/>
                <w:b/>
                <w:sz w:val="22"/>
                <w:szCs w:val="22"/>
              </w:rPr>
              <w:t>Organisation</w:t>
            </w:r>
            <w:proofErr w:type="spellEnd"/>
            <w:r w:rsidRPr="00D1628D">
              <w:rPr>
                <w:rFonts w:ascii="Arial" w:hAnsi="Arial" w:cs="Arial"/>
                <w:b/>
                <w:sz w:val="22"/>
                <w:szCs w:val="22"/>
              </w:rPr>
              <w:t>: Climate Risk Lab, African Climate and Development Initiative, University of Cape Town</w:t>
            </w:r>
          </w:p>
          <w:p w14:paraId="059487A3" w14:textId="53DC9721" w:rsidR="001D6305" w:rsidRPr="00D1628D" w:rsidRDefault="001D6305" w:rsidP="001D6305">
            <w:pPr>
              <w:jc w:val="both"/>
              <w:rPr>
                <w:rFonts w:ascii="Arial" w:hAnsi="Arial" w:cs="Arial"/>
                <w:b/>
                <w:sz w:val="22"/>
                <w:szCs w:val="22"/>
              </w:rPr>
            </w:pPr>
            <w:r w:rsidRPr="00D1628D">
              <w:rPr>
                <w:rFonts w:ascii="Arial" w:hAnsi="Arial" w:cs="Arial"/>
                <w:b/>
                <w:sz w:val="22"/>
                <w:szCs w:val="22"/>
              </w:rPr>
              <w:t>Bio</w:t>
            </w:r>
            <w:r w:rsidR="00FB1A17">
              <w:rPr>
                <w:rFonts w:ascii="Arial" w:hAnsi="Arial" w:cs="Arial"/>
                <w:b/>
                <w:sz w:val="22"/>
                <w:szCs w:val="22"/>
              </w:rPr>
              <w:t>:</w:t>
            </w:r>
          </w:p>
          <w:p w14:paraId="2E24239A" w14:textId="0E72E470" w:rsidR="001D6305" w:rsidRPr="00D1628D" w:rsidRDefault="00952901" w:rsidP="00952901">
            <w:pPr>
              <w:jc w:val="both"/>
              <w:rPr>
                <w:rFonts w:ascii="Arial" w:hAnsi="Arial" w:cs="Arial"/>
                <w:bCs/>
                <w:sz w:val="22"/>
                <w:szCs w:val="22"/>
              </w:rPr>
            </w:pPr>
            <w:r w:rsidRPr="00952901">
              <w:rPr>
                <w:rFonts w:ascii="Arial" w:hAnsi="Arial" w:cs="Arial"/>
                <w:bCs/>
                <w:sz w:val="22"/>
                <w:szCs w:val="22"/>
              </w:rPr>
              <w:t xml:space="preserve">Dr Nick Simpson is Chief Research Officer in </w:t>
            </w:r>
            <w:r>
              <w:rPr>
                <w:rFonts w:ascii="Arial" w:hAnsi="Arial" w:cs="Arial"/>
                <w:bCs/>
                <w:sz w:val="22"/>
                <w:szCs w:val="22"/>
              </w:rPr>
              <w:t xml:space="preserve">climate change literacy </w:t>
            </w:r>
            <w:r w:rsidRPr="00952901">
              <w:rPr>
                <w:rFonts w:ascii="Arial" w:hAnsi="Arial" w:cs="Arial"/>
                <w:bCs/>
                <w:sz w:val="22"/>
                <w:szCs w:val="22"/>
              </w:rPr>
              <w:t>in the African Climate and Development Initiative at the University of Cape Town. He is an IPCC author working on climate risk to heritage, education and sport and how we can best respond to climate change across these</w:t>
            </w:r>
            <w:r w:rsidR="001D6305" w:rsidRPr="00D1628D">
              <w:rPr>
                <w:rFonts w:ascii="Arial" w:hAnsi="Arial" w:cs="Arial"/>
                <w:bCs/>
                <w:sz w:val="22"/>
                <w:szCs w:val="22"/>
              </w:rPr>
              <w:t>.</w:t>
            </w:r>
          </w:p>
          <w:p w14:paraId="3B7684F1" w14:textId="77777777" w:rsidR="001D6305" w:rsidRPr="00D1628D" w:rsidRDefault="001D6305" w:rsidP="001D6305">
            <w:pPr>
              <w:jc w:val="both"/>
              <w:rPr>
                <w:rFonts w:ascii="Arial" w:hAnsi="Arial" w:cs="Arial"/>
                <w:bCs/>
                <w:sz w:val="22"/>
                <w:szCs w:val="22"/>
              </w:rPr>
            </w:pPr>
          </w:p>
          <w:p w14:paraId="536FE088" w14:textId="16F7C86E" w:rsidR="00952901" w:rsidRPr="00952901" w:rsidRDefault="001D6305" w:rsidP="001D6305">
            <w:pPr>
              <w:pStyle w:val="NormalWeb"/>
              <w:spacing w:before="0" w:beforeAutospacing="0" w:after="0" w:afterAutospacing="0"/>
              <w:ind w:left="100"/>
              <w:jc w:val="both"/>
              <w:rPr>
                <w:rFonts w:ascii="Arial" w:hAnsi="Arial" w:cs="Arial"/>
                <w:sz w:val="22"/>
                <w:szCs w:val="22"/>
              </w:rPr>
            </w:pPr>
            <w:r w:rsidRPr="00D1628D">
              <w:rPr>
                <w:rFonts w:ascii="Arial" w:hAnsi="Arial" w:cs="Arial"/>
                <w:b/>
                <w:bCs/>
                <w:sz w:val="22"/>
                <w:szCs w:val="22"/>
              </w:rPr>
              <w:t xml:space="preserve">Participant </w:t>
            </w:r>
            <w:r w:rsidR="00952901">
              <w:rPr>
                <w:rFonts w:ascii="Arial" w:hAnsi="Arial" w:cs="Arial"/>
                <w:b/>
                <w:bCs/>
                <w:sz w:val="22"/>
                <w:szCs w:val="22"/>
              </w:rPr>
              <w:t>5</w:t>
            </w:r>
            <w:r w:rsidRPr="00D1628D">
              <w:rPr>
                <w:rFonts w:ascii="Arial" w:hAnsi="Arial" w:cs="Arial"/>
                <w:b/>
                <w:bCs/>
                <w:sz w:val="22"/>
                <w:szCs w:val="22"/>
              </w:rPr>
              <w:t xml:space="preserve"> Contribution:</w:t>
            </w:r>
            <w:r w:rsidR="00952901">
              <w:rPr>
                <w:rFonts w:ascii="Arial" w:hAnsi="Arial" w:cs="Arial"/>
                <w:b/>
                <w:bCs/>
                <w:sz w:val="22"/>
                <w:szCs w:val="22"/>
              </w:rPr>
              <w:t xml:space="preserve"> </w:t>
            </w:r>
            <w:r w:rsidR="00952901" w:rsidRPr="00952901">
              <w:rPr>
                <w:rFonts w:ascii="Arial" w:hAnsi="Arial" w:cs="Arial"/>
                <w:bCs/>
                <w:sz w:val="22"/>
                <w:szCs w:val="22"/>
              </w:rPr>
              <w:t>Dr Nick Simpson</w:t>
            </w:r>
            <w:r w:rsidR="00952901">
              <w:rPr>
                <w:rFonts w:ascii="Arial" w:hAnsi="Arial" w:cs="Arial"/>
                <w:bCs/>
                <w:sz w:val="22"/>
                <w:szCs w:val="22"/>
              </w:rPr>
              <w:t xml:space="preserve"> will moderate and facilitate the session. </w:t>
            </w:r>
          </w:p>
          <w:p w14:paraId="5E5F0712" w14:textId="77777777" w:rsidR="004A3628" w:rsidRPr="00D1628D" w:rsidRDefault="004A3628" w:rsidP="002F2CED">
            <w:pPr>
              <w:jc w:val="both"/>
              <w:rPr>
                <w:rFonts w:ascii="Arial" w:hAnsi="Arial" w:cs="Arial"/>
                <w:bCs/>
                <w:sz w:val="22"/>
                <w:szCs w:val="22"/>
              </w:rPr>
            </w:pPr>
          </w:p>
          <w:p w14:paraId="7D37857D" w14:textId="527D74F7" w:rsidR="004A3628" w:rsidRPr="00B26FB6" w:rsidRDefault="004A3628" w:rsidP="00B26FB6">
            <w:pPr>
              <w:jc w:val="both"/>
              <w:rPr>
                <w:rFonts w:ascii="Arial" w:hAnsi="Arial" w:cs="Arial"/>
                <w:b/>
                <w:bCs/>
              </w:rPr>
            </w:pPr>
          </w:p>
        </w:tc>
      </w:tr>
    </w:tbl>
    <w:p w14:paraId="30B7BCEE" w14:textId="77777777" w:rsidR="004A3628" w:rsidRPr="00D1628D" w:rsidRDefault="004A3628" w:rsidP="002F2CED">
      <w:pPr>
        <w:rPr>
          <w:rFonts w:ascii="Arial" w:hAnsi="Arial" w:cs="Arial"/>
          <w:sz w:val="22"/>
          <w:szCs w:val="22"/>
        </w:rPr>
      </w:pPr>
    </w:p>
    <w:p w14:paraId="0EF642DE" w14:textId="77777777" w:rsidR="002F2CED" w:rsidRDefault="002F2CED" w:rsidP="002F2CED">
      <w:pPr>
        <w:rPr>
          <w:rFonts w:ascii="Arial" w:hAnsi="Arial" w:cs="Arial"/>
          <w:sz w:val="22"/>
          <w:szCs w:val="22"/>
        </w:rPr>
      </w:pPr>
    </w:p>
    <w:p w14:paraId="6327ECBB" w14:textId="36EB91E9" w:rsidR="00703A27" w:rsidRDefault="00703A27" w:rsidP="002F2CED">
      <w:pPr>
        <w:rPr>
          <w:rFonts w:ascii="Arial" w:hAnsi="Arial" w:cs="Arial"/>
          <w:sz w:val="22"/>
          <w:szCs w:val="22"/>
        </w:rPr>
      </w:pPr>
    </w:p>
    <w:p w14:paraId="37906A58" w14:textId="77777777" w:rsidR="002F2CED" w:rsidRDefault="002F2CED">
      <w:pPr>
        <w:rPr>
          <w:rFonts w:ascii="Arial" w:hAnsi="Arial" w:cs="Arial"/>
          <w:sz w:val="22"/>
          <w:szCs w:val="22"/>
        </w:rPr>
      </w:pPr>
    </w:p>
    <w:sectPr w:rsidR="002F2CED" w:rsidSect="004A36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DB70F9"/>
    <w:multiLevelType w:val="hybridMultilevel"/>
    <w:tmpl w:val="40DCAC2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7334631F"/>
    <w:multiLevelType w:val="hybridMultilevel"/>
    <w:tmpl w:val="B1C8D5AA"/>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 w15:restartNumberingAfterBreak="0">
    <w:nsid w:val="7B7E64CF"/>
    <w:multiLevelType w:val="hybridMultilevel"/>
    <w:tmpl w:val="65446610"/>
    <w:lvl w:ilvl="0" w:tplc="2C82BE0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num w:numId="1" w16cid:durableId="1208686634">
    <w:abstractNumId w:val="0"/>
  </w:num>
  <w:num w:numId="2" w16cid:durableId="62994841">
    <w:abstractNumId w:val="1"/>
  </w:num>
  <w:num w:numId="3" w16cid:durableId="2363277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2ta9satwddoeftthx2wtkt5fw59tspzvt&quot;&gt;My EndNote Library&lt;record-ids&gt;&lt;item&gt;12097&lt;/item&gt;&lt;item&gt;12099&lt;/item&gt;&lt;item&gt;14288&lt;/item&gt;&lt;item&gt;14291&lt;/item&gt;&lt;item&gt;14600&lt;/item&gt;&lt;item&gt;14603&lt;/item&gt;&lt;item&gt;14703&lt;/item&gt;&lt;item&gt;15033&lt;/item&gt;&lt;item&gt;15180&lt;/item&gt;&lt;item&gt;15684&lt;/item&gt;&lt;item&gt;15688&lt;/item&gt;&lt;item&gt;15721&lt;/item&gt;&lt;item&gt;15731&lt;/item&gt;&lt;item&gt;15786&lt;/item&gt;&lt;item&gt;15937&lt;/item&gt;&lt;item&gt;16069&lt;/item&gt;&lt;/record-ids&gt;&lt;/item&gt;&lt;/Libraries&gt;"/>
    <w:docVar w:name="EN.UseJSCitationFormat" w:val="False"/>
  </w:docVars>
  <w:rsids>
    <w:rsidRoot w:val="004A3628"/>
    <w:rsid w:val="001D6305"/>
    <w:rsid w:val="002A25EE"/>
    <w:rsid w:val="002F2CED"/>
    <w:rsid w:val="004A3628"/>
    <w:rsid w:val="00590F3A"/>
    <w:rsid w:val="006E2DF9"/>
    <w:rsid w:val="00703A27"/>
    <w:rsid w:val="00722DC7"/>
    <w:rsid w:val="007D3FA8"/>
    <w:rsid w:val="007E3312"/>
    <w:rsid w:val="00806864"/>
    <w:rsid w:val="008B76B7"/>
    <w:rsid w:val="008D3E19"/>
    <w:rsid w:val="00951B53"/>
    <w:rsid w:val="00952901"/>
    <w:rsid w:val="00B26FB6"/>
    <w:rsid w:val="00B74AC2"/>
    <w:rsid w:val="00B76030"/>
    <w:rsid w:val="00BD5EF5"/>
    <w:rsid w:val="00C10F12"/>
    <w:rsid w:val="00D02F62"/>
    <w:rsid w:val="00D1628D"/>
    <w:rsid w:val="00E7353A"/>
    <w:rsid w:val="00EB6ECC"/>
    <w:rsid w:val="00EC2F94"/>
    <w:rsid w:val="00F818D6"/>
    <w:rsid w:val="00FB1A17"/>
    <w:rsid w:val="00FF303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7B587"/>
  <w15:chartTrackingRefBased/>
  <w15:docId w15:val="{A8153902-514B-4070-8D40-63C7866E0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28D"/>
    <w:pPr>
      <w:spacing w:after="0" w:line="240" w:lineRule="auto"/>
    </w:pPr>
    <w:rPr>
      <w:rFonts w:ascii="Times New Roman" w:eastAsia="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4A3628"/>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NZ"/>
      <w14:ligatures w14:val="standardContextual"/>
    </w:rPr>
  </w:style>
  <w:style w:type="paragraph" w:styleId="Heading2">
    <w:name w:val="heading 2"/>
    <w:basedOn w:val="Normal"/>
    <w:next w:val="Normal"/>
    <w:link w:val="Heading2Char"/>
    <w:uiPriority w:val="9"/>
    <w:semiHidden/>
    <w:unhideWhenUsed/>
    <w:qFormat/>
    <w:rsid w:val="004A3628"/>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NZ"/>
      <w14:ligatures w14:val="standardContextual"/>
    </w:rPr>
  </w:style>
  <w:style w:type="paragraph" w:styleId="Heading3">
    <w:name w:val="heading 3"/>
    <w:basedOn w:val="Normal"/>
    <w:next w:val="Normal"/>
    <w:link w:val="Heading3Char"/>
    <w:uiPriority w:val="9"/>
    <w:semiHidden/>
    <w:unhideWhenUsed/>
    <w:qFormat/>
    <w:rsid w:val="004A3628"/>
    <w:pPr>
      <w:keepNext/>
      <w:keepLines/>
      <w:spacing w:before="160" w:after="80" w:line="259" w:lineRule="auto"/>
      <w:outlineLvl w:val="2"/>
    </w:pPr>
    <w:rPr>
      <w:rFonts w:eastAsiaTheme="majorEastAsia" w:cstheme="majorBidi"/>
      <w:color w:val="0F4761" w:themeColor="accent1" w:themeShade="BF"/>
      <w:kern w:val="2"/>
      <w:sz w:val="28"/>
      <w:szCs w:val="28"/>
      <w:lang w:val="en-NZ"/>
      <w14:ligatures w14:val="standardContextual"/>
    </w:rPr>
  </w:style>
  <w:style w:type="paragraph" w:styleId="Heading4">
    <w:name w:val="heading 4"/>
    <w:basedOn w:val="Normal"/>
    <w:next w:val="Normal"/>
    <w:link w:val="Heading4Char"/>
    <w:uiPriority w:val="9"/>
    <w:semiHidden/>
    <w:unhideWhenUsed/>
    <w:qFormat/>
    <w:rsid w:val="004A3628"/>
    <w:pPr>
      <w:keepNext/>
      <w:keepLines/>
      <w:spacing w:before="80" w:after="40" w:line="259" w:lineRule="auto"/>
      <w:outlineLvl w:val="3"/>
    </w:pPr>
    <w:rPr>
      <w:rFonts w:eastAsiaTheme="majorEastAsia" w:cstheme="majorBidi"/>
      <w:i/>
      <w:iCs/>
      <w:color w:val="0F4761" w:themeColor="accent1" w:themeShade="BF"/>
      <w:kern w:val="2"/>
      <w:sz w:val="22"/>
      <w:szCs w:val="22"/>
      <w:lang w:val="en-NZ"/>
      <w14:ligatures w14:val="standardContextual"/>
    </w:rPr>
  </w:style>
  <w:style w:type="paragraph" w:styleId="Heading5">
    <w:name w:val="heading 5"/>
    <w:basedOn w:val="Normal"/>
    <w:next w:val="Normal"/>
    <w:link w:val="Heading5Char"/>
    <w:uiPriority w:val="9"/>
    <w:semiHidden/>
    <w:unhideWhenUsed/>
    <w:qFormat/>
    <w:rsid w:val="004A3628"/>
    <w:pPr>
      <w:keepNext/>
      <w:keepLines/>
      <w:spacing w:before="80" w:after="40" w:line="259" w:lineRule="auto"/>
      <w:outlineLvl w:val="4"/>
    </w:pPr>
    <w:rPr>
      <w:rFonts w:eastAsiaTheme="majorEastAsia" w:cstheme="majorBidi"/>
      <w:color w:val="0F4761" w:themeColor="accent1" w:themeShade="BF"/>
      <w:kern w:val="2"/>
      <w:sz w:val="22"/>
      <w:szCs w:val="22"/>
      <w:lang w:val="en-NZ"/>
      <w14:ligatures w14:val="standardContextual"/>
    </w:rPr>
  </w:style>
  <w:style w:type="paragraph" w:styleId="Heading6">
    <w:name w:val="heading 6"/>
    <w:basedOn w:val="Normal"/>
    <w:next w:val="Normal"/>
    <w:link w:val="Heading6Char"/>
    <w:uiPriority w:val="9"/>
    <w:semiHidden/>
    <w:unhideWhenUsed/>
    <w:qFormat/>
    <w:rsid w:val="004A3628"/>
    <w:pPr>
      <w:keepNext/>
      <w:keepLines/>
      <w:spacing w:before="40" w:line="259" w:lineRule="auto"/>
      <w:outlineLvl w:val="5"/>
    </w:pPr>
    <w:rPr>
      <w:rFonts w:eastAsiaTheme="majorEastAsia" w:cstheme="majorBidi"/>
      <w:i/>
      <w:iCs/>
      <w:color w:val="595959" w:themeColor="text1" w:themeTint="A6"/>
      <w:kern w:val="2"/>
      <w:sz w:val="22"/>
      <w:szCs w:val="22"/>
      <w:lang w:val="en-NZ"/>
      <w14:ligatures w14:val="standardContextual"/>
    </w:rPr>
  </w:style>
  <w:style w:type="paragraph" w:styleId="Heading7">
    <w:name w:val="heading 7"/>
    <w:basedOn w:val="Normal"/>
    <w:next w:val="Normal"/>
    <w:link w:val="Heading7Char"/>
    <w:uiPriority w:val="9"/>
    <w:semiHidden/>
    <w:unhideWhenUsed/>
    <w:qFormat/>
    <w:rsid w:val="004A3628"/>
    <w:pPr>
      <w:keepNext/>
      <w:keepLines/>
      <w:spacing w:before="40" w:line="259" w:lineRule="auto"/>
      <w:outlineLvl w:val="6"/>
    </w:pPr>
    <w:rPr>
      <w:rFonts w:eastAsiaTheme="majorEastAsia" w:cstheme="majorBidi"/>
      <w:color w:val="595959" w:themeColor="text1" w:themeTint="A6"/>
      <w:kern w:val="2"/>
      <w:sz w:val="22"/>
      <w:szCs w:val="22"/>
      <w:lang w:val="en-NZ"/>
      <w14:ligatures w14:val="standardContextual"/>
    </w:rPr>
  </w:style>
  <w:style w:type="paragraph" w:styleId="Heading8">
    <w:name w:val="heading 8"/>
    <w:basedOn w:val="Normal"/>
    <w:next w:val="Normal"/>
    <w:link w:val="Heading8Char"/>
    <w:uiPriority w:val="9"/>
    <w:semiHidden/>
    <w:unhideWhenUsed/>
    <w:qFormat/>
    <w:rsid w:val="004A3628"/>
    <w:pPr>
      <w:keepNext/>
      <w:keepLines/>
      <w:spacing w:line="259" w:lineRule="auto"/>
      <w:outlineLvl w:val="7"/>
    </w:pPr>
    <w:rPr>
      <w:rFonts w:eastAsiaTheme="majorEastAsia" w:cstheme="majorBidi"/>
      <w:i/>
      <w:iCs/>
      <w:color w:val="272727" w:themeColor="text1" w:themeTint="D8"/>
      <w:kern w:val="2"/>
      <w:sz w:val="22"/>
      <w:szCs w:val="22"/>
      <w:lang w:val="en-NZ"/>
      <w14:ligatures w14:val="standardContextual"/>
    </w:rPr>
  </w:style>
  <w:style w:type="paragraph" w:styleId="Heading9">
    <w:name w:val="heading 9"/>
    <w:basedOn w:val="Normal"/>
    <w:next w:val="Normal"/>
    <w:link w:val="Heading9Char"/>
    <w:uiPriority w:val="9"/>
    <w:semiHidden/>
    <w:unhideWhenUsed/>
    <w:qFormat/>
    <w:rsid w:val="004A3628"/>
    <w:pPr>
      <w:keepNext/>
      <w:keepLines/>
      <w:spacing w:line="259" w:lineRule="auto"/>
      <w:outlineLvl w:val="8"/>
    </w:pPr>
    <w:rPr>
      <w:rFonts w:eastAsiaTheme="majorEastAsia" w:cstheme="majorBidi"/>
      <w:color w:val="272727" w:themeColor="text1" w:themeTint="D8"/>
      <w:kern w:val="2"/>
      <w:sz w:val="22"/>
      <w:szCs w:val="22"/>
      <w:lang w:val="en-NZ"/>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6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36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6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6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6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6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6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6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628"/>
    <w:rPr>
      <w:rFonts w:eastAsiaTheme="majorEastAsia" w:cstheme="majorBidi"/>
      <w:color w:val="272727" w:themeColor="text1" w:themeTint="D8"/>
    </w:rPr>
  </w:style>
  <w:style w:type="paragraph" w:styleId="Title">
    <w:name w:val="Title"/>
    <w:basedOn w:val="Normal"/>
    <w:next w:val="Normal"/>
    <w:link w:val="TitleChar"/>
    <w:uiPriority w:val="10"/>
    <w:qFormat/>
    <w:rsid w:val="004A3628"/>
    <w:pPr>
      <w:spacing w:after="80"/>
      <w:contextualSpacing/>
    </w:pPr>
    <w:rPr>
      <w:rFonts w:asciiTheme="majorHAnsi" w:eastAsiaTheme="majorEastAsia" w:hAnsiTheme="majorHAnsi" w:cstheme="majorBidi"/>
      <w:spacing w:val="-10"/>
      <w:kern w:val="28"/>
      <w:sz w:val="56"/>
      <w:szCs w:val="56"/>
      <w:lang w:val="en-NZ"/>
      <w14:ligatures w14:val="standardContextual"/>
    </w:rPr>
  </w:style>
  <w:style w:type="character" w:customStyle="1" w:styleId="TitleChar">
    <w:name w:val="Title Char"/>
    <w:basedOn w:val="DefaultParagraphFont"/>
    <w:link w:val="Title"/>
    <w:uiPriority w:val="10"/>
    <w:rsid w:val="004A36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628"/>
    <w:pPr>
      <w:numPr>
        <w:ilvl w:val="1"/>
      </w:numPr>
      <w:spacing w:after="160" w:line="259" w:lineRule="auto"/>
    </w:pPr>
    <w:rPr>
      <w:rFonts w:eastAsiaTheme="majorEastAsia" w:cstheme="majorBidi"/>
      <w:color w:val="595959" w:themeColor="text1" w:themeTint="A6"/>
      <w:spacing w:val="15"/>
      <w:kern w:val="2"/>
      <w:sz w:val="28"/>
      <w:szCs w:val="28"/>
      <w:lang w:val="en-NZ"/>
      <w14:ligatures w14:val="standardContextual"/>
    </w:rPr>
  </w:style>
  <w:style w:type="character" w:customStyle="1" w:styleId="SubtitleChar">
    <w:name w:val="Subtitle Char"/>
    <w:basedOn w:val="DefaultParagraphFont"/>
    <w:link w:val="Subtitle"/>
    <w:uiPriority w:val="11"/>
    <w:rsid w:val="004A36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628"/>
    <w:pPr>
      <w:spacing w:before="160" w:after="160" w:line="259" w:lineRule="auto"/>
      <w:jc w:val="center"/>
    </w:pPr>
    <w:rPr>
      <w:rFonts w:eastAsiaTheme="minorHAnsi"/>
      <w:i/>
      <w:iCs/>
      <w:color w:val="404040" w:themeColor="text1" w:themeTint="BF"/>
      <w:kern w:val="2"/>
      <w:sz w:val="22"/>
      <w:szCs w:val="22"/>
      <w:lang w:val="en-NZ"/>
      <w14:ligatures w14:val="standardContextual"/>
    </w:rPr>
  </w:style>
  <w:style w:type="character" w:customStyle="1" w:styleId="QuoteChar">
    <w:name w:val="Quote Char"/>
    <w:basedOn w:val="DefaultParagraphFont"/>
    <w:link w:val="Quote"/>
    <w:uiPriority w:val="29"/>
    <w:rsid w:val="004A3628"/>
    <w:rPr>
      <w:i/>
      <w:iCs/>
      <w:color w:val="404040" w:themeColor="text1" w:themeTint="BF"/>
    </w:rPr>
  </w:style>
  <w:style w:type="paragraph" w:styleId="ListParagraph">
    <w:name w:val="List Paragraph"/>
    <w:basedOn w:val="Normal"/>
    <w:uiPriority w:val="34"/>
    <w:qFormat/>
    <w:rsid w:val="004A3628"/>
    <w:pPr>
      <w:spacing w:after="160" w:line="259" w:lineRule="auto"/>
      <w:ind w:left="720"/>
      <w:contextualSpacing/>
    </w:pPr>
    <w:rPr>
      <w:rFonts w:eastAsiaTheme="minorHAnsi"/>
      <w:kern w:val="2"/>
      <w:sz w:val="22"/>
      <w:szCs w:val="22"/>
      <w:lang w:val="en-NZ"/>
      <w14:ligatures w14:val="standardContextual"/>
    </w:rPr>
  </w:style>
  <w:style w:type="character" w:styleId="IntenseEmphasis">
    <w:name w:val="Intense Emphasis"/>
    <w:basedOn w:val="DefaultParagraphFont"/>
    <w:uiPriority w:val="21"/>
    <w:qFormat/>
    <w:rsid w:val="004A3628"/>
    <w:rPr>
      <w:i/>
      <w:iCs/>
      <w:color w:val="0F4761" w:themeColor="accent1" w:themeShade="BF"/>
    </w:rPr>
  </w:style>
  <w:style w:type="paragraph" w:styleId="IntenseQuote">
    <w:name w:val="Intense Quote"/>
    <w:basedOn w:val="Normal"/>
    <w:next w:val="Normal"/>
    <w:link w:val="IntenseQuoteChar"/>
    <w:uiPriority w:val="30"/>
    <w:qFormat/>
    <w:rsid w:val="004A3628"/>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kern w:val="2"/>
      <w:sz w:val="22"/>
      <w:szCs w:val="22"/>
      <w:lang w:val="en-NZ"/>
      <w14:ligatures w14:val="standardContextual"/>
    </w:rPr>
  </w:style>
  <w:style w:type="character" w:customStyle="1" w:styleId="IntenseQuoteChar">
    <w:name w:val="Intense Quote Char"/>
    <w:basedOn w:val="DefaultParagraphFont"/>
    <w:link w:val="IntenseQuote"/>
    <w:uiPriority w:val="30"/>
    <w:rsid w:val="004A3628"/>
    <w:rPr>
      <w:i/>
      <w:iCs/>
      <w:color w:val="0F4761" w:themeColor="accent1" w:themeShade="BF"/>
    </w:rPr>
  </w:style>
  <w:style w:type="character" w:styleId="IntenseReference">
    <w:name w:val="Intense Reference"/>
    <w:basedOn w:val="DefaultParagraphFont"/>
    <w:uiPriority w:val="32"/>
    <w:qFormat/>
    <w:rsid w:val="004A3628"/>
    <w:rPr>
      <w:b/>
      <w:bCs/>
      <w:smallCaps/>
      <w:color w:val="0F4761" w:themeColor="accent1" w:themeShade="BF"/>
      <w:spacing w:val="5"/>
    </w:rPr>
  </w:style>
  <w:style w:type="table" w:styleId="TableGrid">
    <w:name w:val="Table Grid"/>
    <w:basedOn w:val="TableNormal"/>
    <w:rsid w:val="004A3628"/>
    <w:pPr>
      <w:spacing w:after="0" w:line="240" w:lineRule="auto"/>
    </w:pPr>
    <w:rPr>
      <w:rFonts w:ascii="Times New Roman" w:eastAsia="Times New Roman" w:hAnsi="Times New Roman" w:cs="Times New Roman"/>
      <w:kern w:val="0"/>
      <w:sz w:val="20"/>
      <w:szCs w:val="20"/>
      <w:lang w:eastAsia="en-NZ"/>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3628"/>
    <w:pPr>
      <w:spacing w:after="0" w:line="240" w:lineRule="auto"/>
    </w:pPr>
    <w:rPr>
      <w:rFonts w:eastAsiaTheme="minorEastAsia"/>
      <w:kern w:val="0"/>
      <w:sz w:val="24"/>
      <w:szCs w:val="24"/>
      <w:lang w:val="en-CA" w:eastAsia="zh-TW"/>
      <w14:ligatures w14:val="none"/>
    </w:rPr>
  </w:style>
  <w:style w:type="paragraph" w:styleId="NormalWeb">
    <w:name w:val="Normal (Web)"/>
    <w:basedOn w:val="Normal"/>
    <w:link w:val="NormalWebChar"/>
    <w:uiPriority w:val="99"/>
    <w:unhideWhenUsed/>
    <w:rsid w:val="008D3E19"/>
    <w:pPr>
      <w:spacing w:before="100" w:beforeAutospacing="1" w:after="100" w:afterAutospacing="1"/>
    </w:pPr>
  </w:style>
  <w:style w:type="character" w:styleId="Hyperlink">
    <w:name w:val="Hyperlink"/>
    <w:basedOn w:val="DefaultParagraphFont"/>
    <w:uiPriority w:val="99"/>
    <w:unhideWhenUsed/>
    <w:rsid w:val="008D3E19"/>
    <w:rPr>
      <w:color w:val="467886" w:themeColor="hyperlink"/>
      <w:u w:val="single"/>
    </w:rPr>
  </w:style>
  <w:style w:type="character" w:styleId="UnresolvedMention">
    <w:name w:val="Unresolved Mention"/>
    <w:basedOn w:val="DefaultParagraphFont"/>
    <w:uiPriority w:val="99"/>
    <w:semiHidden/>
    <w:unhideWhenUsed/>
    <w:rsid w:val="008D3E19"/>
    <w:rPr>
      <w:color w:val="605E5C"/>
      <w:shd w:val="clear" w:color="auto" w:fill="E1DFDD"/>
    </w:rPr>
  </w:style>
  <w:style w:type="paragraph" w:customStyle="1" w:styleId="EndNoteBibliographyTitle">
    <w:name w:val="EndNote Bibliography Title"/>
    <w:basedOn w:val="Normal"/>
    <w:link w:val="EndNoteBibliographyTitleChar"/>
    <w:rsid w:val="002F2CED"/>
    <w:pPr>
      <w:jc w:val="center"/>
    </w:pPr>
    <w:rPr>
      <w:rFonts w:ascii="Arial" w:hAnsi="Arial" w:cs="Arial"/>
      <w:sz w:val="16"/>
    </w:rPr>
  </w:style>
  <w:style w:type="character" w:customStyle="1" w:styleId="NormalWebChar">
    <w:name w:val="Normal (Web) Char"/>
    <w:basedOn w:val="DefaultParagraphFont"/>
    <w:link w:val="NormalWeb"/>
    <w:uiPriority w:val="99"/>
    <w:rsid w:val="002F2CED"/>
    <w:rPr>
      <w:rFonts w:ascii="Times New Roman" w:eastAsia="Times New Roman" w:hAnsi="Times New Roman" w:cs="Times New Roman"/>
      <w:kern w:val="0"/>
      <w:sz w:val="24"/>
      <w:szCs w:val="24"/>
      <w:lang w:val="en-US"/>
      <w14:ligatures w14:val="none"/>
    </w:rPr>
  </w:style>
  <w:style w:type="character" w:customStyle="1" w:styleId="EndNoteBibliographyTitleChar">
    <w:name w:val="EndNote Bibliography Title Char"/>
    <w:basedOn w:val="NormalWebChar"/>
    <w:link w:val="EndNoteBibliographyTitle"/>
    <w:rsid w:val="002F2CED"/>
    <w:rPr>
      <w:rFonts w:ascii="Arial" w:eastAsia="Times New Roman" w:hAnsi="Arial" w:cs="Arial"/>
      <w:kern w:val="0"/>
      <w:sz w:val="16"/>
      <w:szCs w:val="24"/>
      <w:lang w:val="en-US"/>
      <w14:ligatures w14:val="none"/>
    </w:rPr>
  </w:style>
  <w:style w:type="paragraph" w:customStyle="1" w:styleId="EndNoteBibliography">
    <w:name w:val="EndNote Bibliography"/>
    <w:basedOn w:val="Normal"/>
    <w:link w:val="EndNoteBibliographyChar"/>
    <w:rsid w:val="002F2CED"/>
    <w:rPr>
      <w:rFonts w:ascii="Arial" w:hAnsi="Arial" w:cs="Arial"/>
      <w:sz w:val="16"/>
    </w:rPr>
  </w:style>
  <w:style w:type="character" w:customStyle="1" w:styleId="EndNoteBibliographyChar">
    <w:name w:val="EndNote Bibliography Char"/>
    <w:basedOn w:val="NormalWebChar"/>
    <w:link w:val="EndNoteBibliography"/>
    <w:rsid w:val="002F2CED"/>
    <w:rPr>
      <w:rFonts w:ascii="Arial" w:eastAsia="Times New Roman" w:hAnsi="Arial" w:cs="Arial"/>
      <w:kern w:val="0"/>
      <w:sz w:val="16"/>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6464">
      <w:bodyDiv w:val="1"/>
      <w:marLeft w:val="0"/>
      <w:marRight w:val="0"/>
      <w:marTop w:val="0"/>
      <w:marBottom w:val="0"/>
      <w:divBdr>
        <w:top w:val="none" w:sz="0" w:space="0" w:color="auto"/>
        <w:left w:val="none" w:sz="0" w:space="0" w:color="auto"/>
        <w:bottom w:val="none" w:sz="0" w:space="0" w:color="auto"/>
        <w:right w:val="none" w:sz="0" w:space="0" w:color="auto"/>
      </w:divBdr>
    </w:div>
    <w:div w:id="159975480">
      <w:bodyDiv w:val="1"/>
      <w:marLeft w:val="0"/>
      <w:marRight w:val="0"/>
      <w:marTop w:val="0"/>
      <w:marBottom w:val="0"/>
      <w:divBdr>
        <w:top w:val="none" w:sz="0" w:space="0" w:color="auto"/>
        <w:left w:val="none" w:sz="0" w:space="0" w:color="auto"/>
        <w:bottom w:val="none" w:sz="0" w:space="0" w:color="auto"/>
        <w:right w:val="none" w:sz="0" w:space="0" w:color="auto"/>
      </w:divBdr>
    </w:div>
    <w:div w:id="284510059">
      <w:bodyDiv w:val="1"/>
      <w:marLeft w:val="0"/>
      <w:marRight w:val="0"/>
      <w:marTop w:val="0"/>
      <w:marBottom w:val="0"/>
      <w:divBdr>
        <w:top w:val="none" w:sz="0" w:space="0" w:color="auto"/>
        <w:left w:val="none" w:sz="0" w:space="0" w:color="auto"/>
        <w:bottom w:val="none" w:sz="0" w:space="0" w:color="auto"/>
        <w:right w:val="none" w:sz="0" w:space="0" w:color="auto"/>
      </w:divBdr>
    </w:div>
    <w:div w:id="292634973">
      <w:bodyDiv w:val="1"/>
      <w:marLeft w:val="0"/>
      <w:marRight w:val="0"/>
      <w:marTop w:val="0"/>
      <w:marBottom w:val="0"/>
      <w:divBdr>
        <w:top w:val="none" w:sz="0" w:space="0" w:color="auto"/>
        <w:left w:val="none" w:sz="0" w:space="0" w:color="auto"/>
        <w:bottom w:val="none" w:sz="0" w:space="0" w:color="auto"/>
        <w:right w:val="none" w:sz="0" w:space="0" w:color="auto"/>
      </w:divBdr>
    </w:div>
    <w:div w:id="578753102">
      <w:bodyDiv w:val="1"/>
      <w:marLeft w:val="0"/>
      <w:marRight w:val="0"/>
      <w:marTop w:val="0"/>
      <w:marBottom w:val="0"/>
      <w:divBdr>
        <w:top w:val="none" w:sz="0" w:space="0" w:color="auto"/>
        <w:left w:val="none" w:sz="0" w:space="0" w:color="auto"/>
        <w:bottom w:val="none" w:sz="0" w:space="0" w:color="auto"/>
        <w:right w:val="none" w:sz="0" w:space="0" w:color="auto"/>
      </w:divBdr>
    </w:div>
    <w:div w:id="702900164">
      <w:bodyDiv w:val="1"/>
      <w:marLeft w:val="0"/>
      <w:marRight w:val="0"/>
      <w:marTop w:val="0"/>
      <w:marBottom w:val="0"/>
      <w:divBdr>
        <w:top w:val="none" w:sz="0" w:space="0" w:color="auto"/>
        <w:left w:val="none" w:sz="0" w:space="0" w:color="auto"/>
        <w:bottom w:val="none" w:sz="0" w:space="0" w:color="auto"/>
        <w:right w:val="none" w:sz="0" w:space="0" w:color="auto"/>
      </w:divBdr>
    </w:div>
    <w:div w:id="919173559">
      <w:bodyDiv w:val="1"/>
      <w:marLeft w:val="0"/>
      <w:marRight w:val="0"/>
      <w:marTop w:val="0"/>
      <w:marBottom w:val="0"/>
      <w:divBdr>
        <w:top w:val="none" w:sz="0" w:space="0" w:color="auto"/>
        <w:left w:val="none" w:sz="0" w:space="0" w:color="auto"/>
        <w:bottom w:val="none" w:sz="0" w:space="0" w:color="auto"/>
        <w:right w:val="none" w:sz="0" w:space="0" w:color="auto"/>
      </w:divBdr>
    </w:div>
    <w:div w:id="122174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38/s41558-022-01280-1" TargetMode="External"/><Relationship Id="rId13" Type="http://schemas.openxmlformats.org/officeDocument/2006/relationships/hyperlink" Target="https://doi.org/10.1017/aaq.2023.97" TargetMode="External"/><Relationship Id="rId18" Type="http://schemas.openxmlformats.org/officeDocument/2006/relationships/hyperlink" Target="https://doi.org/10.1038/s41893-023-01153-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doi.org/10.1038/s44168-025-00210-z" TargetMode="External"/><Relationship Id="rId17" Type="http://schemas.openxmlformats.org/officeDocument/2006/relationships/hyperlink" Target="https://doi.org/10.1016/j.oneear.2024.02.002" TargetMode="External"/><Relationship Id="rId2" Type="http://schemas.openxmlformats.org/officeDocument/2006/relationships/customXml" Target="../customXml/item2.xml"/><Relationship Id="rId16" Type="http://schemas.openxmlformats.org/officeDocument/2006/relationships/hyperlink" Target="https://doi.org/doi:10.1098/rstb.2019.012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38/s41558-022-01279-8" TargetMode="External"/><Relationship Id="rId5" Type="http://schemas.openxmlformats.org/officeDocument/2006/relationships/styles" Target="styles.xml"/><Relationship Id="rId15" Type="http://schemas.openxmlformats.org/officeDocument/2006/relationships/hyperlink" Target="https://doi.org/doi:10.1098/rstb.2021.0124" TargetMode="External"/><Relationship Id="rId10" Type="http://schemas.openxmlformats.org/officeDocument/2006/relationships/hyperlink" Target="https://doi.org/https://doi.org/10.1002/wcc.822" TargetMode="External"/><Relationship Id="rId19" Type="http://schemas.openxmlformats.org/officeDocument/2006/relationships/hyperlink" Target="https://doi.org/10.1038/s41558-021-01170-y" TargetMode="External"/><Relationship Id="rId4" Type="http://schemas.openxmlformats.org/officeDocument/2006/relationships/numbering" Target="numbering.xml"/><Relationship Id="rId9" Type="http://schemas.openxmlformats.org/officeDocument/2006/relationships/hyperlink" Target="https://doi.org/10.1038/s41467-018-06645-9" TargetMode="External"/><Relationship Id="rId14" Type="http://schemas.openxmlformats.org/officeDocument/2006/relationships/hyperlink" Target="https://doi.org/https://doi.org/10.1016/j.tourman.2021.1043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ffd3fbda9da9b847dae720d7a17716ff">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a853da1d2a0a1f1bf4f12f247e460e6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6F8374-21D8-4080-BDF9-B68A5A21DF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405B6AF-228E-4921-87CE-8319350688AD}">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3.xml><?xml version="1.0" encoding="utf-8"?>
<ds:datastoreItem xmlns:ds="http://schemas.openxmlformats.org/officeDocument/2006/customXml" ds:itemID="{8EC38ECD-A7AB-4423-BCBA-07A8371D62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Pages>
  <Words>2562</Words>
  <Characters>1460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wyn Hayward</dc:creator>
  <cp:keywords/>
  <dc:description/>
  <cp:lastModifiedBy>Bethany Yee</cp:lastModifiedBy>
  <cp:revision>12</cp:revision>
  <dcterms:created xsi:type="dcterms:W3CDTF">2025-02-28T11:58:00Z</dcterms:created>
  <dcterms:modified xsi:type="dcterms:W3CDTF">2025-08-19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ies>
</file>